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14CE13" w14:textId="74035C60" w:rsidR="00105A6D" w:rsidRPr="00FF2603" w:rsidRDefault="00B4550B" w:rsidP="007A2D55">
      <w:pPr>
        <w:pStyle w:val="Heading1"/>
        <w:rPr>
          <w:shd w:val="clear" w:color="auto" w:fill="FFFFFF"/>
        </w:rPr>
      </w:pPr>
      <w:r w:rsidRPr="00B4550B">
        <w:rPr>
          <w:shd w:val="clear" w:color="auto" w:fill="FFFFFF"/>
        </w:rPr>
        <w:t>Abstract</w:t>
      </w:r>
      <w:r w:rsidR="002E6C6B">
        <w:rPr>
          <w:shd w:val="clear" w:color="auto" w:fill="FFFFFF"/>
        </w:rPr>
        <w:t xml:space="preserve"> </w:t>
      </w:r>
      <w:r w:rsidR="00CD6BD4">
        <w:rPr>
          <w:shd w:val="clear" w:color="auto" w:fill="FFFFFF"/>
        </w:rPr>
        <w:t>(max 300 words)</w:t>
      </w:r>
    </w:p>
    <w:p w14:paraId="1668C4E3" w14:textId="27144A6C" w:rsidR="00E75254" w:rsidRPr="009F7634" w:rsidRDefault="00B76443" w:rsidP="00500944">
      <w:pPr>
        <w:ind w:firstLine="720"/>
        <w:rPr>
          <w:rFonts w:asciiTheme="minorHAnsi" w:eastAsiaTheme="minorHAnsi" w:hAnsiTheme="minorHAnsi" w:cstheme="minorBidi"/>
          <w:lang w:eastAsia="en-US"/>
        </w:rPr>
      </w:pPr>
      <w:r>
        <w:t xml:space="preserve">Providing standard definitions of what should be considered </w:t>
      </w:r>
      <w:r w:rsidR="00C73C55">
        <w:t xml:space="preserve">as a node in food webs is a still </w:t>
      </w:r>
      <w:r w:rsidR="00012301">
        <w:t xml:space="preserve">an </w:t>
      </w:r>
      <w:r w:rsidR="00C73C55">
        <w:t>unsolved problem.</w:t>
      </w:r>
      <w:r w:rsidR="007470AE">
        <w:t xml:space="preserve"> </w:t>
      </w:r>
      <w:r w:rsidR="00B4550B" w:rsidRPr="00C22EBA">
        <w:t>Especially for comparative and predictive food web modelling, a more systematic understanding is needed for the effects of trophic aggregation procedures.</w:t>
      </w:r>
      <w:r w:rsidR="00FE67B6">
        <w:t xml:space="preserve"> </w:t>
      </w:r>
      <w:r w:rsidR="00F728CC">
        <w:t xml:space="preserve">Aggregation is </w:t>
      </w:r>
      <w:r w:rsidR="00FE67B6">
        <w:t>unavoidable during data management.</w:t>
      </w:r>
      <w:r w:rsidR="00007FB9">
        <w:t xml:space="preserve"> Therefore, it is crucial to know whether </w:t>
      </w:r>
      <w:r w:rsidR="009D0DBF">
        <w:t xml:space="preserve">food web properties are conserved during this process. </w:t>
      </w:r>
      <w:r w:rsidR="00B4550B" w:rsidRPr="00C22EBA">
        <w:t xml:space="preserve">Here, we study how different aggregation methods change the positional importance of species in food webs. In particular we investigated the effects of various aggregation algorithms on 24 indices of importance. Our work was carried out on 76 aquatic food webs coming from the Ecopath with Ecosim database. We considered six main types of aggregation, according to the way that the nodes were </w:t>
      </w:r>
      <w:r w:rsidR="009C4D46" w:rsidRPr="00C22EBA">
        <w:t>clustered. These</w:t>
      </w:r>
      <w:r w:rsidR="00B4550B" w:rsidRPr="00C22EBA">
        <w:t xml:space="preserve"> were (i) hierarchical clustering based on the Jaccard index, (ii) hierarchical clustering based on regular equivalence (REGE), (iii) maximisation of directed modularity, (iv) maximisation of modularity according to modules in which species fed on the same prey</w:t>
      </w:r>
      <w:r w:rsidR="00CE65D5">
        <w:t>s</w:t>
      </w:r>
      <w:r w:rsidR="00B4550B" w:rsidRPr="00C22EBA">
        <w:t>, (v) maximisation of modularity according to modules in which species are fed upon by the same predator</w:t>
      </w:r>
      <w:r w:rsidR="00062BC0">
        <w:t>s</w:t>
      </w:r>
      <w:r w:rsidR="00B4550B" w:rsidRPr="00C22EBA">
        <w:t xml:space="preserve">, and (vi) clustering through the group model. </w:t>
      </w:r>
    </w:p>
    <w:p w14:paraId="5D1F5E0B" w14:textId="3B1821A2" w:rsidR="00B4550B" w:rsidRPr="001222AB" w:rsidRDefault="00B4550B" w:rsidP="00813D4F">
      <w:pPr>
        <w:ind w:firstLine="720"/>
      </w:pPr>
      <w:r w:rsidRPr="001222AB">
        <w:t xml:space="preserve">Hierarchical clustering based on the Jaccard index and REGE index outperformed the other four methods on maintaining the relative importance of species for all the indices of importance (except for the contrastatus index, </w:t>
      </w:r>
      <m:oMath>
        <m:r>
          <w:rPr>
            <w:rFonts w:ascii="Cambria Math" w:hAnsi="Cambria Math"/>
          </w:rPr>
          <m:t>s’</m:t>
        </m:r>
      </m:oMath>
      <w:r w:rsidRPr="001222AB">
        <w:t>). Jaccard index maintained better degree centrality</w:t>
      </w:r>
      <w:r w:rsidR="009A53A7">
        <w:t xml:space="preserve"> (</w:t>
      </w:r>
      <m:oMath>
        <m:r>
          <w:rPr>
            <w:rFonts w:ascii="Cambria Math" w:hAnsi="Cambria Math"/>
          </w:rPr>
          <m:t>DC</m:t>
        </m:r>
      </m:oMath>
      <w:r w:rsidR="009A53A7">
        <w:t>)</w:t>
      </w:r>
      <w:r w:rsidRPr="001222AB">
        <w:t>, closeness centrality</w:t>
      </w:r>
      <w:r w:rsidR="009A53A7">
        <w:t xml:space="preserve"> (</w:t>
      </w:r>
      <m:oMath>
        <m:r>
          <w:rPr>
            <w:rFonts w:ascii="Cambria Math" w:hAnsi="Cambria Math"/>
          </w:rPr>
          <m:t>CC</m:t>
        </m:r>
      </m:oMath>
      <w:r w:rsidR="009A53A7">
        <w:t>)</w:t>
      </w:r>
      <w:r w:rsidRPr="001222AB">
        <w:t>, betweenness centrality</w:t>
      </w:r>
      <w:r w:rsidR="009A53A7">
        <w:t xml:space="preserve"> (</w:t>
      </w:r>
      <m:oMath>
        <m:r>
          <w:rPr>
            <w:rFonts w:ascii="Cambria Math" w:hAnsi="Cambria Math"/>
          </w:rPr>
          <m:t>BC</m:t>
        </m:r>
      </m:oMath>
      <w:r w:rsidR="009A53A7">
        <w:t>)</w:t>
      </w:r>
      <w:r w:rsidRPr="001222AB">
        <w:t>, topological importance</w:t>
      </w:r>
      <w:r w:rsidR="009A53A7">
        <w:t xml:space="preserve"> (</w:t>
      </w:r>
      <m:oMath>
        <m:r>
          <w:rPr>
            <w:rFonts w:ascii="Cambria Math" w:hAnsi="Cambria Math"/>
          </w:rPr>
          <m:t>TI</m:t>
        </m:r>
      </m:oMath>
      <w:r w:rsidR="009A53A7">
        <w:t>)</w:t>
      </w:r>
      <w:r w:rsidRPr="001222AB">
        <w:t>, and species uniqueness</w:t>
      </w:r>
      <w:r w:rsidR="009A53A7">
        <w:t xml:space="preserve"> (</w:t>
      </w:r>
      <m:oMath>
        <m:r>
          <w:rPr>
            <w:rFonts w:ascii="Cambria Math" w:hAnsi="Cambria Math"/>
          </w:rPr>
          <m:t>STO</m:t>
        </m:r>
      </m:oMath>
      <w:r w:rsidR="009A53A7">
        <w:t>)</w:t>
      </w:r>
      <w:r w:rsidRPr="001222AB">
        <w:t xml:space="preserve">. In contrast, REGE maintained better weighted degree centrality </w:t>
      </w:r>
      <w:r w:rsidR="003810BA">
        <w:t>(</w:t>
      </w:r>
      <m:oMath>
        <m:r>
          <w:rPr>
            <w:rFonts w:ascii="Cambria Math" w:hAnsi="Cambria Math"/>
          </w:rPr>
          <m:t>wDC</m:t>
        </m:r>
      </m:oMath>
      <w:r w:rsidR="003810BA">
        <w:t xml:space="preserve">) </w:t>
      </w:r>
      <w:r w:rsidRPr="001222AB">
        <w:t>and weighted topological importance</w:t>
      </w:r>
      <w:r w:rsidR="003810BA">
        <w:t xml:space="preserve"> (</w:t>
      </w:r>
      <m:oMath>
        <m:r>
          <w:rPr>
            <w:rFonts w:ascii="Cambria Math" w:hAnsi="Cambria Math"/>
          </w:rPr>
          <m:t>WI</m:t>
        </m:r>
      </m:oMath>
      <w:r w:rsidR="003810BA">
        <w:t>)</w:t>
      </w:r>
      <w:r w:rsidRPr="001222AB">
        <w:t>. The indices part of the status index family and of the keystone index family had mixed</w:t>
      </w:r>
      <w:r w:rsidR="00774245">
        <w:t xml:space="preserve"> </w:t>
      </w:r>
      <w:r w:rsidRPr="001222AB">
        <w:t>results.</w:t>
      </w:r>
      <w:r w:rsidR="00996756">
        <w:t xml:space="preserve"> </w:t>
      </w:r>
      <w:r w:rsidRPr="001222AB">
        <w:t>The choice between these two methods should follow our research question and the importance index we are interested in studying. The other four aggregation methods change more the centrality of species, especially the one based on</w:t>
      </w:r>
      <w:r w:rsidR="00053DA7">
        <w:t xml:space="preserve"> maximising</w:t>
      </w:r>
      <w:r w:rsidRPr="001222AB">
        <w:t xml:space="preserve"> directed modularity. When using these aggregation algorithms, one has to keep in mind that the network will not only be smaller but also provides different information.</w:t>
      </w:r>
    </w:p>
    <w:p w14:paraId="1767AA09" w14:textId="77777777" w:rsidR="00B4550B" w:rsidRPr="00B4550B" w:rsidRDefault="00B4550B" w:rsidP="007A2D55">
      <w:pPr>
        <w:pStyle w:val="Heading1"/>
      </w:pPr>
      <w:r w:rsidRPr="00B4550B">
        <w:rPr>
          <w:shd w:val="clear" w:color="auto" w:fill="FFFFFF"/>
        </w:rPr>
        <w:t>Keywords</w:t>
      </w:r>
    </w:p>
    <w:p w14:paraId="7EF2CD2B" w14:textId="77777777" w:rsidR="00B4550B" w:rsidRPr="00B4550B" w:rsidRDefault="00B4550B" w:rsidP="00B4550B">
      <w:pPr>
        <w:spacing w:after="160"/>
      </w:pPr>
      <w:r w:rsidRPr="00B4550B">
        <w:rPr>
          <w:rFonts w:ascii="Calibri" w:hAnsi="Calibri" w:cs="Calibri"/>
          <w:color w:val="000000"/>
          <w:sz w:val="22"/>
          <w:szCs w:val="22"/>
        </w:rPr>
        <w:t>Keystone species, data aggregation, centrality indices, species role, ecological networks. </w:t>
      </w:r>
    </w:p>
    <w:p w14:paraId="43B5E9C6" w14:textId="77777777" w:rsidR="00B4550B" w:rsidRPr="00B4550B" w:rsidRDefault="00B4550B" w:rsidP="00B4550B">
      <w:pPr>
        <w:spacing w:after="160"/>
      </w:pPr>
      <w:r w:rsidRPr="00B4550B">
        <w:rPr>
          <w:rFonts w:ascii="Calibri" w:hAnsi="Calibri" w:cs="Calibri"/>
          <w:i/>
          <w:iCs/>
          <w:color w:val="000000"/>
          <w:sz w:val="22"/>
          <w:szCs w:val="22"/>
        </w:rPr>
        <w:t>Other possible keywords: structural equivalence, regular equivalence, group model, modularity, species importance, trophospecies, trophic role.</w:t>
      </w:r>
    </w:p>
    <w:p w14:paraId="2E30B4A2" w14:textId="77777777" w:rsidR="00357786" w:rsidRDefault="00357786">
      <w:pPr>
        <w:rPr>
          <w:rFonts w:ascii="Calibri" w:hAnsi="Calibri" w:cs="Calibri"/>
          <w:color w:val="2F5496"/>
          <w:sz w:val="32"/>
          <w:szCs w:val="32"/>
        </w:rPr>
      </w:pPr>
      <w:r>
        <w:rPr>
          <w:rFonts w:ascii="Calibri" w:hAnsi="Calibri" w:cs="Calibri"/>
          <w:color w:val="2F5496"/>
          <w:sz w:val="32"/>
          <w:szCs w:val="32"/>
        </w:rPr>
        <w:br w:type="page"/>
      </w:r>
    </w:p>
    <w:p w14:paraId="22404348" w14:textId="7E7129C1" w:rsidR="0027008C" w:rsidRPr="00FF2603" w:rsidRDefault="0027008C" w:rsidP="007A2D55">
      <w:pPr>
        <w:pStyle w:val="Heading1"/>
        <w:rPr>
          <w:shd w:val="clear" w:color="auto" w:fill="FFFFFF"/>
        </w:rPr>
      </w:pPr>
      <w:r>
        <w:rPr>
          <w:shd w:val="clear" w:color="auto" w:fill="FFFFFF"/>
        </w:rPr>
        <w:lastRenderedPageBreak/>
        <w:t>Introduction</w:t>
      </w:r>
    </w:p>
    <w:p w14:paraId="0A7DC292" w14:textId="77777777" w:rsidR="00F20178" w:rsidRDefault="0027008C" w:rsidP="0043221F">
      <w:pPr>
        <w:ind w:firstLine="720"/>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w:t>
      </w:r>
      <w:r w:rsidR="00E3551A">
        <w:t xml:space="preserve">and </w:t>
      </w:r>
      <w:r w:rsidRPr="00455705">
        <w:t xml:space="preserve">even the most highly resoluted food webs contain big aggregates (e.g., “bacteria'', see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0F6597">
        <w:rPr>
          <w:noProof/>
        </w:rPr>
        <w:t xml:space="preserve">Martinez </w:t>
      </w:r>
      <w:r>
        <w:rPr>
          <w:noProof/>
        </w:rPr>
        <w:t>(</w:t>
      </w:r>
      <w:r w:rsidRPr="000F6597">
        <w:rPr>
          <w:noProof/>
        </w:rPr>
        <w:t>1991)</w:t>
      </w:r>
      <w:r>
        <w:fldChar w:fldCharType="end"/>
      </w:r>
      <w:r>
        <w:t xml:space="preserve"> </w:t>
      </w:r>
      <w:r w:rsidRPr="00455705">
        <w:t xml:space="preserve">). At the same time, even the least resoluted food webs may contain species (e.g., “hake”, see </w:t>
      </w:r>
      <w:r>
        <w:fldChar w:fldCharType="begin" w:fldLock="1"/>
      </w:r>
      <w:r>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fldChar w:fldCharType="separate"/>
      </w:r>
      <w:r w:rsidRPr="00115B10">
        <w:rPr>
          <w:noProof/>
        </w:rPr>
        <w:t xml:space="preserve">Yodzis </w:t>
      </w:r>
      <w:r>
        <w:rPr>
          <w:noProof/>
        </w:rPr>
        <w:t>(</w:t>
      </w:r>
      <w:r w:rsidRPr="00115B10">
        <w:rPr>
          <w:noProof/>
        </w:rPr>
        <w:t>1998)</w:t>
      </w:r>
      <w:r>
        <w:fldChar w:fldCharType="end"/>
      </w:r>
      <w:r w:rsidRPr="00455705">
        <w:t>). Data aggregation can happen also at later stages, during data analysis, especially in large networks, where the study of hundreds of nodes would be unfeasible</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4A71B6">
        <w:rPr>
          <w:noProof/>
        </w:rPr>
        <w:t>Yodzis &amp; Winemiller</w:t>
      </w:r>
      <w:r>
        <w:rPr>
          <w:noProof/>
        </w:rPr>
        <w:t xml:space="preserve">, </w:t>
      </w:r>
      <w:r w:rsidRPr="004A71B6">
        <w:rPr>
          <w:noProof/>
        </w:rPr>
        <w:t>1999)</w:t>
      </w:r>
      <w:r>
        <w:fldChar w:fldCharType="end"/>
      </w:r>
      <w:r w:rsidRPr="00455705">
        <w:t>.</w:t>
      </w:r>
    </w:p>
    <w:p w14:paraId="52330A6C" w14:textId="77777777" w:rsidR="00542B5C" w:rsidRDefault="0027008C" w:rsidP="00542B5C">
      <w:pPr>
        <w:ind w:firstLine="720"/>
      </w:pPr>
      <w:r w:rsidRPr="00455705">
        <w:t xml:space="preserve">Data aggregation methods are </w:t>
      </w:r>
      <w:r>
        <w:t>problem dependent</w:t>
      </w:r>
      <w:r w:rsidRPr="00455705">
        <w:t xml:space="preserve">. Not considering this can bias the way by which we interpret the results of food web models </w:t>
      </w:r>
      <w:r>
        <w:fldChar w:fldCharType="begin" w:fldLock="1"/>
      </w:r>
      <w:r>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fldChar w:fldCharType="separate"/>
      </w:r>
      <w:r w:rsidRPr="00D15D91">
        <w:rPr>
          <w:noProof/>
        </w:rPr>
        <w:t>(Hall &amp; Raffaelli, 1993; Paine, 1988)</w:t>
      </w:r>
      <w:r>
        <w:fldChar w:fldCharType="end"/>
      </w:r>
      <w:r w:rsidRPr="00455705">
        <w:t>.</w:t>
      </w:r>
      <w:r w:rsidR="00F978DD">
        <w:t xml:space="preserve"> </w:t>
      </w:r>
      <w:r w:rsidRPr="00455705">
        <w:t xml:space="preserve">For instance, various levels of aggregation at different trophic levels might bias our interpretation if we are trying to characterise the structure of a network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D04EFB">
        <w:rPr>
          <w:noProof/>
        </w:rPr>
        <w:t>(Yodzis &amp; Winemiller, 1999)</w:t>
      </w:r>
      <w:r>
        <w:fldChar w:fldCharType="end"/>
      </w:r>
      <w:r w:rsidRPr="00455705">
        <w:t>.</w:t>
      </w:r>
      <w:r>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22C519AD" w14:textId="77777777" w:rsidR="008112A0" w:rsidRDefault="0027008C" w:rsidP="008112A0">
      <w:pPr>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t xml:space="preserve"> and </w:t>
      </w:r>
      <w:r w:rsidRPr="00B4358F">
        <w:rPr>
          <w:i/>
          <w:iCs/>
        </w:rPr>
        <w:t>Poecilia reticulata</w:t>
      </w:r>
      <w:r>
        <w:t xml:space="preserve"> could be aggregated into </w:t>
      </w:r>
      <w:r w:rsidRPr="00B4358F">
        <w:rPr>
          <w:i/>
          <w:iCs/>
        </w:rPr>
        <w:t>Poecilia</w:t>
      </w:r>
      <w:r>
        <w:t>).</w:t>
      </w:r>
      <w:r w:rsidR="00D72619">
        <w:t xml:space="preserve"> </w:t>
      </w:r>
      <w:r>
        <w:t>Similarity can be understood mathematically (equivalent network positions) and biologically (similar trophic habits).</w:t>
      </w:r>
      <w:r w:rsidR="00D72619">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and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3)</w:t>
      </w:r>
      <w:r>
        <w:fldChar w:fldCharType="end"/>
      </w:r>
      <w:r>
        <w:t xml:space="preserve"> tried to </w:t>
      </w:r>
      <w:r w:rsidR="00F16E9F">
        <w:t xml:space="preserve">find nodes in equivalent network positions </w:t>
      </w:r>
      <w:r>
        <w:t>by borrowing two definitions from social networks.</w:t>
      </w:r>
      <w:r w:rsidR="00D9552D">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borrowed the concept of structural equivalence – where two nodes are similar when sharing a high number of neighbours – and called the aggregation of structurally equivalent species” trophospecies”.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w:t>
      </w:r>
      <w:r>
        <w:rPr>
          <w:noProof/>
        </w:rPr>
        <w:t>3)</w:t>
      </w:r>
      <w:r>
        <w:fldChar w:fldCharType="end"/>
      </w:r>
      <w:r>
        <w:rPr>
          <w:noProof/>
        </w:rPr>
        <w:t xml:space="preserve"> </w:t>
      </w:r>
      <w:r>
        <w:t xml:space="preserve">borrowed the concept of regular equivalence – where two nodes are similar when sharing a high number of similar but not necessarily the same neighbours. Nodes belonging to the same equivalence class </w:t>
      </w:r>
      <w:r w:rsidR="007A5518">
        <w:t xml:space="preserve">are said to </w:t>
      </w:r>
      <w:r w:rsidR="00EC1974">
        <w:t xml:space="preserve">be </w:t>
      </w:r>
      <w:r>
        <w:t>shar</w:t>
      </w:r>
      <w:r w:rsidR="00EC1974">
        <w:t>ing the same</w:t>
      </w:r>
      <w:r>
        <w:t xml:space="preserve"> </w:t>
      </w:r>
      <w:r w:rsidR="00D9552D">
        <w:t>trophic</w:t>
      </w:r>
      <w:r>
        <w:t xml:space="preserve"> role.</w:t>
      </w:r>
    </w:p>
    <w:p w14:paraId="0B056FC0" w14:textId="351EDE60" w:rsidR="001F1D10" w:rsidRDefault="0027008C" w:rsidP="00297955">
      <w:pPr>
        <w:ind w:firstLine="720"/>
      </w:pPr>
      <w:r w:rsidRPr="00455705">
        <w:t>Groups of nodes that have different neighbours but form dense subgraphs are called modules.</w:t>
      </w:r>
      <w:r w:rsidR="008112A0">
        <w:t xml:space="preserve"> </w:t>
      </w:r>
      <w:r w:rsidRPr="00455705">
        <w:t>Species in food web modules can play different roles (e.g., predator and prey)</w:t>
      </w:r>
      <w:r>
        <w:t>,</w:t>
      </w:r>
      <w:r w:rsidRPr="00455705">
        <w:t xml:space="preserve"> but they maintain well-defined multispecies processes (e.g., connecting benthic and pelagic organisms). Aggregating the modules of a food web has been suggested already by</w:t>
      </w:r>
      <w:r>
        <w:t xml:space="preserve"> </w:t>
      </w:r>
      <w:r>
        <w:fldChar w:fldCharType="begin" w:fldLock="1"/>
      </w:r>
      <w:r w:rsidR="00F83386">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The two most reliable ways of finding modules in food webs are through the group model and modularity maximisation. The group model was firstly developed by</w:t>
      </w:r>
      <w:r>
        <w:t xml:space="preserve"> </w:t>
      </w:r>
      <w:r>
        <w:fldChar w:fldCharType="begin" w:fldLock="1"/>
      </w:r>
      <w:r w:rsidR="00F83386">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xml:space="preserve"> and then </w:t>
      </w:r>
      <w:r w:rsidR="0099126E">
        <w:t>made more computationally efficient</w:t>
      </w:r>
      <w:r w:rsidRPr="00455705">
        <w:t xml:space="preserve"> by</w:t>
      </w:r>
      <w:r>
        <w:t xml:space="preserv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fldChar w:fldCharType="separate"/>
      </w:r>
      <w:r w:rsidRPr="00716589">
        <w:rPr>
          <w:noProof/>
        </w:rPr>
        <w:t xml:space="preserve">Sander, Wootton, &amp; Allesina </w:t>
      </w:r>
      <w:r>
        <w:rPr>
          <w:noProof/>
        </w:rPr>
        <w:t>(</w:t>
      </w:r>
      <w:r w:rsidRPr="00716589">
        <w:rPr>
          <w:noProof/>
        </w:rPr>
        <w:t>2015)</w:t>
      </w:r>
      <w:r>
        <w:fldChar w:fldCharType="end"/>
      </w:r>
      <w:r w:rsidRPr="00455705">
        <w:t>.</w:t>
      </w:r>
      <w:r w:rsidR="00A17BDA">
        <w:t xml:space="preserve"> </w:t>
      </w:r>
      <w:r w:rsidRPr="00455705">
        <w:t xml:space="preserve">Modularity maximisation was applied to food webs by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716589">
        <w:rPr>
          <w:noProof/>
        </w:rPr>
        <w:t xml:space="preserve">Guimerà et al. </w:t>
      </w:r>
      <w:r>
        <w:rPr>
          <w:noProof/>
        </w:rPr>
        <w:t>(</w:t>
      </w:r>
      <w:r w:rsidRPr="00716589">
        <w:rPr>
          <w:noProof/>
        </w:rPr>
        <w:t>2010)</w:t>
      </w:r>
      <w:r>
        <w:fldChar w:fldCharType="end"/>
      </w:r>
      <w:r>
        <w:t xml:space="preserve"> </w:t>
      </w:r>
      <w:r w:rsidRPr="00455705">
        <w:t>following three definitions of modularity.</w:t>
      </w:r>
      <w:r>
        <w:t xml:space="preserve"> </w:t>
      </w:r>
      <w:r w:rsidRPr="00455705">
        <w:t xml:space="preserve">The first one, which we will refer to as density-based modularity, is the degree </w:t>
      </w:r>
      <w:r>
        <w:t>to</w:t>
      </w:r>
      <w:r w:rsidRPr="00455705">
        <w:t xml:space="preserve"> which nodes inside modules interact more among themselves than with nodes of other modules.</w:t>
      </w:r>
      <w:r>
        <w:t xml:space="preserve"> </w:t>
      </w:r>
      <w:r w:rsidRPr="00455705">
        <w:t xml:space="preserve">The second one, which we </w:t>
      </w:r>
      <w:r>
        <w:t xml:space="preserve">call </w:t>
      </w:r>
      <w:r w:rsidRPr="00455705">
        <w:t xml:space="preserve">prey-based modularity, is the degree </w:t>
      </w:r>
      <w:r>
        <w:t>to</w:t>
      </w:r>
      <w:r w:rsidRPr="00455705">
        <w:t xml:space="preserve"> which nodes inside modules tend to interact with the same predators.</w:t>
      </w:r>
      <w:r>
        <w:t xml:space="preserve"> </w:t>
      </w:r>
      <w:r w:rsidRPr="00455705">
        <w:t xml:space="preserve">The third one, which we </w:t>
      </w:r>
      <w:r>
        <w:t xml:space="preserve">gave the name of </w:t>
      </w:r>
      <w:r w:rsidRPr="00455705">
        <w:t xml:space="preserve">predator-based modularity, is the degree </w:t>
      </w:r>
      <w:r>
        <w:t>to</w:t>
      </w:r>
      <w:r w:rsidRPr="00455705">
        <w:t xml:space="preserve"> which nodes inside modules tend to interact with the same preys.</w:t>
      </w:r>
    </w:p>
    <w:p w14:paraId="67FD23B3" w14:textId="77777777" w:rsidR="005848F7" w:rsidRDefault="005848F7" w:rsidP="005848F7"/>
    <w:p w14:paraId="46247008" w14:textId="429B10F9" w:rsidR="002F01D4" w:rsidRPr="006B783B" w:rsidRDefault="0027008C" w:rsidP="006B783B">
      <w:pPr>
        <w:ind w:firstLine="720"/>
        <w:rPr>
          <w:i/>
          <w:iCs/>
        </w:rPr>
      </w:pPr>
      <w:r w:rsidRPr="005848F7">
        <w:rPr>
          <w:i/>
          <w:iCs/>
        </w:rPr>
        <w:t xml:space="preserve">The positional importance of species differs in both highly aggregated and highly-resoluted networks. Central positions may be a proxy for functional importance and the </w:t>
      </w:r>
      <w:r w:rsidRPr="005848F7">
        <w:rPr>
          <w:i/>
          <w:iCs/>
        </w:rPr>
        <w:lastRenderedPageBreak/>
        <w:t xml:space="preserve">community-wide distribution of either centrality values </w:t>
      </w:r>
      <w:r w:rsidRPr="005848F7">
        <w:rPr>
          <w:i/>
          <w:iCs/>
        </w:rPr>
        <w:fldChar w:fldCharType="begin" w:fldLock="1"/>
      </w:r>
      <w:r w:rsidRPr="005848F7">
        <w:rPr>
          <w:i/>
          <w:iCs/>
        </w:rPr>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Pr="005848F7">
        <w:rPr>
          <w:i/>
          <w:iCs/>
        </w:rPr>
        <w:fldChar w:fldCharType="separate"/>
      </w:r>
      <w:r w:rsidRPr="005848F7">
        <w:rPr>
          <w:i/>
          <w:iCs/>
          <w:noProof/>
        </w:rPr>
        <w:t>(Bauer, Jordán, &amp; Podani, 2010)</w:t>
      </w:r>
      <w:r w:rsidRPr="005848F7">
        <w:rPr>
          <w:i/>
          <w:iCs/>
        </w:rPr>
        <w:fldChar w:fldCharType="end"/>
      </w:r>
      <w:r w:rsidRPr="005848F7">
        <w:rPr>
          <w:i/>
          <w:iCs/>
        </w:rPr>
        <w:t xml:space="preserve"> or hypothetical importance values </w:t>
      </w:r>
      <w:r w:rsidRPr="005848F7">
        <w:rPr>
          <w:i/>
          <w:iCs/>
        </w:rPr>
        <w:fldChar w:fldCharType="begin" w:fldLock="1"/>
      </w:r>
      <w:r w:rsidRPr="005848F7">
        <w:rPr>
          <w:i/>
          <w:iCs/>
        </w:rPr>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Pr="005848F7">
        <w:rPr>
          <w:i/>
          <w:iCs/>
        </w:rPr>
        <w:fldChar w:fldCharType="separate"/>
      </w:r>
      <w:r w:rsidRPr="005848F7">
        <w:rPr>
          <w:i/>
          <w:iCs/>
          <w:noProof/>
        </w:rPr>
        <w:t>(Mills, Doak, &amp; Soulé, 1993)</w:t>
      </w:r>
      <w:r w:rsidRPr="005848F7">
        <w:rPr>
          <w:i/>
          <w:iCs/>
        </w:rPr>
        <w:fldChar w:fldCharType="end"/>
      </w:r>
      <w:r w:rsidRPr="005848F7">
        <w:rPr>
          <w:i/>
          <w:iCs/>
        </w:rPr>
        <w:t xml:space="preserve"> provide macroscopic descriptors of ecosystems.</w:t>
      </w:r>
    </w:p>
    <w:p w14:paraId="1C14DD9D" w14:textId="1FD15FCA" w:rsidR="002F01D4" w:rsidRDefault="00DC3DEF" w:rsidP="00B020FD">
      <w:pPr>
        <w:ind w:firstLine="720"/>
      </w:pPr>
      <w:r>
        <w:t xml:space="preserve">Here, we investigate how different aggregation methods maintain the relative importance of species according to 24 </w:t>
      </w:r>
      <w:r w:rsidR="00EB1B64">
        <w:t xml:space="preserve">of the most used </w:t>
      </w:r>
      <w:r>
        <w:t>indices of importance</w:t>
      </w:r>
      <w:r w:rsidR="00EB1B64">
        <w:t xml:space="preserve"> in food web research</w:t>
      </w:r>
      <w:r>
        <w:t>.</w:t>
      </w:r>
      <w:r w:rsidR="001319CB">
        <w:t xml:space="preserve"> </w:t>
      </w:r>
      <w:r w:rsidR="0027008C">
        <w:t xml:space="preserve">Our investigation was carried out on 76 Ecopath with Ecosim food web models available on the EcoBase database </w:t>
      </w:r>
      <w:r w:rsidR="0027008C">
        <w:fldChar w:fldCharType="begin" w:fldLock="1"/>
      </w:r>
      <w:r w:rsidR="0027008C">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0027008C">
        <w:fldChar w:fldCharType="separate"/>
      </w:r>
      <w:r w:rsidR="0027008C" w:rsidRPr="00AE5277">
        <w:rPr>
          <w:noProof/>
        </w:rPr>
        <w:t>(Colléter et al., 2013)</w:t>
      </w:r>
      <w:r w:rsidR="0027008C">
        <w:fldChar w:fldCharType="end"/>
      </w:r>
      <w:r w:rsidR="0027008C">
        <w:t xml:space="preserve">. By having been constructed with the same methodology (see </w:t>
      </w:r>
      <w:r w:rsidR="0027008C">
        <w:fldChar w:fldCharType="begin" w:fldLock="1"/>
      </w:r>
      <w:r w:rsidR="0027008C">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Okey, 2004)","manualFormatting":"Okey (2004)","plainTextFormattedCitation":"(Okey, 2004)","previouslyFormattedCitation":"(Okey, 2004)"},"properties":{"noteIndex":0},"schema":"https://github.com/citation-style-language/schema/raw/master/csl-citation.json"}</w:instrText>
      </w:r>
      <w:r w:rsidR="0027008C">
        <w:fldChar w:fldCharType="separate"/>
      </w:r>
      <w:r w:rsidR="0027008C" w:rsidRPr="00AE5277">
        <w:rPr>
          <w:noProof/>
        </w:rPr>
        <w:t>Okey</w:t>
      </w:r>
      <w:r w:rsidR="0027008C">
        <w:rPr>
          <w:noProof/>
        </w:rPr>
        <w:t xml:space="preserve"> (</w:t>
      </w:r>
      <w:r w:rsidR="0027008C" w:rsidRPr="00AE5277">
        <w:rPr>
          <w:noProof/>
        </w:rPr>
        <w:t>2004)</w:t>
      </w:r>
      <w:r w:rsidR="0027008C">
        <w:fldChar w:fldCharType="end"/>
      </w:r>
      <w:r w:rsidR="0027008C">
        <w:t xml:space="preserve">), they </w:t>
      </w:r>
      <w:r w:rsidR="00F877E3">
        <w:t>provided us with comparable results.</w:t>
      </w:r>
      <w:r w:rsidR="00DA4F37">
        <w:t xml:space="preserve"> </w:t>
      </w:r>
      <w:r w:rsidR="002E27A2">
        <w:t xml:space="preserve">See supporting information for </w:t>
      </w:r>
      <w:r w:rsidR="00A82909">
        <w:t xml:space="preserve">a </w:t>
      </w:r>
      <w:r w:rsidR="00AE6399">
        <w:t>list of these food webs</w:t>
      </w:r>
      <w:r w:rsidR="002E27A2">
        <w:t>.</w:t>
      </w:r>
    </w:p>
    <w:p w14:paraId="1124BFFE" w14:textId="77777777" w:rsidR="0027008C" w:rsidRPr="0028513D" w:rsidRDefault="0027008C" w:rsidP="0027008C">
      <w:pPr>
        <w:pStyle w:val="Heading1"/>
      </w:pPr>
      <w:r>
        <w:t>Material and methods</w:t>
      </w:r>
    </w:p>
    <w:p w14:paraId="49E624A7" w14:textId="77777777" w:rsidR="0027008C" w:rsidRDefault="0027008C" w:rsidP="0027008C">
      <w:pPr>
        <w:pStyle w:val="Heading2"/>
      </w:pPr>
      <w:r>
        <w:t>C</w:t>
      </w:r>
      <w:r w:rsidRPr="34EA1DDB">
        <w:t>lustering techniques</w:t>
      </w:r>
    </w:p>
    <w:p w14:paraId="1D18E90C" w14:textId="79F4C32D" w:rsidR="0027008C" w:rsidRPr="004B7C54" w:rsidRDefault="0027008C" w:rsidP="0027008C">
      <w:pPr>
        <w:ind w:firstLine="720"/>
      </w:pPr>
      <w:r w:rsidRPr="004B7C54">
        <w:t xml:space="preserve">To cluster similar nodes, we used the following </w:t>
      </w:r>
      <w:r w:rsidR="00114788">
        <w:t xml:space="preserve">six </w:t>
      </w:r>
      <w:r w:rsidRPr="004B7C54">
        <w:t>clustering techniques.</w:t>
      </w:r>
    </w:p>
    <w:p w14:paraId="5FB124AF" w14:textId="77777777" w:rsidR="0027008C" w:rsidRDefault="0027008C" w:rsidP="0027008C">
      <w:pPr>
        <w:pStyle w:val="Heading3"/>
      </w:pPr>
      <w:r w:rsidRPr="34EA1DDB">
        <w:t xml:space="preserve">Hierarchical clustering </w:t>
      </w:r>
      <w:r>
        <w:t xml:space="preserve">with </w:t>
      </w:r>
      <w:r w:rsidRPr="34EA1DDB">
        <w:t xml:space="preserve">Jaccard </w:t>
      </w:r>
      <w:r>
        <w:t>i</w:t>
      </w:r>
      <w:r w:rsidRPr="34EA1DDB">
        <w:t>ndex</w:t>
      </w:r>
    </w:p>
    <w:p w14:paraId="29D937AD" w14:textId="1EC76309" w:rsidR="0027008C" w:rsidRPr="00D46FB8" w:rsidRDefault="0027008C" w:rsidP="0027008C">
      <w:r w:rsidRPr="00D46FB8">
        <w:tab/>
        <w:t>As a first clustering method, we clustered structurally equivalent nodes as in</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BA2DB6">
        <w:rPr>
          <w:noProof/>
        </w:rPr>
        <w:t xml:space="preserve">Yodzis &amp; Winemiller </w:t>
      </w:r>
      <w:r>
        <w:rPr>
          <w:noProof/>
        </w:rPr>
        <w:t>(</w:t>
      </w:r>
      <w:r w:rsidRPr="00BA2DB6">
        <w:rPr>
          <w:noProof/>
        </w:rPr>
        <w:t>1999)</w:t>
      </w:r>
      <w:r>
        <w:fldChar w:fldCharType="end"/>
      </w:r>
      <w:r>
        <w:t xml:space="preserve">. We used the </w:t>
      </w:r>
      <w:r w:rsidRPr="00D46FB8">
        <w:t>Jaccard similarity index</w:t>
      </w:r>
      <w:r>
        <w:t xml:space="preserve"> </w:t>
      </w:r>
      <w:r>
        <w:fldChar w:fldCharType="begin" w:fldLock="1"/>
      </w:r>
      <w:r w:rsidR="008914DF">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manualFormatting":"(Jaccard, 1912)","plainTextFormattedCitation":"(Jaccard P., 1912)","previouslyFormattedCitation":"(Jaccard P., 1912)"},"properties":{"noteIndex":0},"schema":"https://github.com/citation-style-language/schema/raw/master/csl-citation.json"}</w:instrText>
      </w:r>
      <w:r>
        <w:fldChar w:fldCharType="separate"/>
      </w:r>
      <w:r w:rsidRPr="00690274">
        <w:rPr>
          <w:noProof/>
        </w:rPr>
        <w:t>(Jaccard, 1912)</w:t>
      </w:r>
      <w:r>
        <w:fldChar w:fldCharType="end"/>
      </w:r>
      <w:r w:rsidRPr="00D46FB8">
        <w:t xml:space="preserve"> as a measure of structural equivalence. See </w:t>
      </w:r>
      <w:r>
        <w:t xml:space="preserve">supporting information </w:t>
      </w:r>
      <w:r w:rsidRPr="00D46FB8">
        <w:t>for the clustering algorithm.</w:t>
      </w:r>
    </w:p>
    <w:p w14:paraId="0D39A31F" w14:textId="77777777" w:rsidR="0027008C" w:rsidRDefault="0027008C" w:rsidP="0027008C">
      <w:pPr>
        <w:pStyle w:val="Heading3"/>
      </w:pPr>
      <w:r w:rsidRPr="34EA1DDB">
        <w:t xml:space="preserve">Hierarchical clustering </w:t>
      </w:r>
      <w:r>
        <w:t>with REGE index</w:t>
      </w:r>
    </w:p>
    <w:p w14:paraId="7733835F" w14:textId="77777777" w:rsidR="0027008C" w:rsidRDefault="0027008C" w:rsidP="0027008C">
      <w:pPr>
        <w:ind w:firstLine="720"/>
      </w:pPr>
      <w:r>
        <w:t xml:space="preserve">Our second clustering method consisted of clustering regularly equivalent </w:t>
      </w:r>
      <w:r w:rsidRPr="0020481C">
        <w:t xml:space="preserve">nodes as in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AE6351">
        <w:rPr>
          <w:noProof/>
        </w:rPr>
        <w:t xml:space="preserve">Luczkovich et al., </w:t>
      </w:r>
      <w:r>
        <w:rPr>
          <w:noProof/>
        </w:rPr>
        <w:t>(</w:t>
      </w:r>
      <w:r w:rsidRPr="00AE6351">
        <w:rPr>
          <w:noProof/>
        </w:rPr>
        <w:t>2003)</w:t>
      </w:r>
      <w:r>
        <w:fldChar w:fldCharType="end"/>
      </w:r>
      <w:r>
        <w:t xml:space="preserve">. </w:t>
      </w:r>
      <w:r w:rsidRPr="0020481C">
        <w:t xml:space="preserve"> </w:t>
      </w:r>
      <w:r>
        <w:t xml:space="preserve">The </w:t>
      </w:r>
      <w:r w:rsidRPr="0020481C">
        <w:t>measure of regular equivalence</w:t>
      </w:r>
      <w:r>
        <w:t xml:space="preserve"> we used was the </w:t>
      </w:r>
      <w:r w:rsidRPr="0020481C">
        <w:t>REGE index</w:t>
      </w:r>
      <w:r>
        <w:t xml:space="preserve"> </w:t>
      </w:r>
      <w:r>
        <w:fldChar w:fldCharType="begin" w:fldLock="1"/>
      </w:r>
      <w:r>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fldChar w:fldCharType="separate"/>
      </w:r>
      <w:r w:rsidRPr="007F360A">
        <w:rPr>
          <w:noProof/>
        </w:rPr>
        <w:t>(Borgatti &amp; Everett, 1993)</w:t>
      </w:r>
      <w:r>
        <w:fldChar w:fldCharType="end"/>
      </w:r>
      <w:r w:rsidRPr="0020481C">
        <w:t xml:space="preserve">. </w:t>
      </w:r>
      <w:r w:rsidRPr="00D46FB8">
        <w:t xml:space="preserve">See </w:t>
      </w:r>
      <w:r>
        <w:t xml:space="preserve">supporting information </w:t>
      </w:r>
      <w:r w:rsidRPr="00D46FB8">
        <w:t>for the clustering algorithm.</w:t>
      </w:r>
    </w:p>
    <w:p w14:paraId="0E43CCAD" w14:textId="77777777" w:rsidR="0027008C" w:rsidRDefault="0027008C" w:rsidP="0027008C">
      <w:pPr>
        <w:pStyle w:val="Heading3"/>
      </w:pPr>
      <w:r>
        <w:t>Clustering of d</w:t>
      </w:r>
      <w:r w:rsidRPr="34EA1DDB">
        <w:t>ensity</w:t>
      </w:r>
      <w:r>
        <w:t>-based modules</w:t>
      </w:r>
    </w:p>
    <w:p w14:paraId="5A0FB162" w14:textId="77777777" w:rsidR="0027008C" w:rsidRDefault="0027008C" w:rsidP="0027008C">
      <w:pPr>
        <w:ind w:firstLine="720"/>
      </w:pPr>
      <w:r>
        <w:t xml:space="preserve">As a third clustering method, we clustered the nodes inside the modules found by maximising the density modularity,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8A6457">
        <w:rPr>
          <w:noProof/>
        </w:rPr>
        <w:t xml:space="preserve">Guimerà et al. </w:t>
      </w:r>
      <w:r>
        <w:rPr>
          <w:noProof/>
        </w:rPr>
        <w:t>(</w:t>
      </w:r>
      <w:r w:rsidRPr="008A6457">
        <w:rPr>
          <w:noProof/>
        </w:rPr>
        <w:t>2010)</w:t>
      </w:r>
      <w:r>
        <w:fldChar w:fldCharType="end"/>
      </w:r>
      <w:r>
        <w:t xml:space="preserve">. This type of modularity is expressed as the number of extra links present within the modules compared to the ones expected by chance. For directed networks, it can be expressed through the following equation of </w:t>
      </w:r>
      <w:r>
        <w:fldChar w:fldCharType="begin" w:fldLock="1"/>
      </w:r>
      <w:r>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fldChar w:fldCharType="separate"/>
      </w:r>
      <w:r w:rsidRPr="00225EBD">
        <w:rPr>
          <w:noProof/>
        </w:rPr>
        <w:t xml:space="preserve">Arenas, Duch, Fernández, &amp; Gómez, </w:t>
      </w:r>
      <w:r>
        <w:rPr>
          <w:noProof/>
        </w:rPr>
        <w:t>(</w:t>
      </w:r>
      <w:r w:rsidRPr="00225EBD">
        <w:rPr>
          <w:noProof/>
        </w:rPr>
        <w:t>2007)</w:t>
      </w:r>
      <w:r>
        <w:fldChar w:fldCharType="end"/>
      </w:r>
      <w:r>
        <w:t xml:space="preserve">, which is a generalisation of </w:t>
      </w:r>
      <w:r w:rsidRPr="34EA1DDB">
        <w:t xml:space="preserve">the Newman-Girvan modularity </w:t>
      </w:r>
      <w:r>
        <w:fldChar w:fldCharType="begin" w:fldLock="1"/>
      </w:r>
      <w:r>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fldChar w:fldCharType="separate"/>
      </w:r>
      <w:r w:rsidRPr="003C3891">
        <w:rPr>
          <w:noProof/>
        </w:rPr>
        <w:t>(Newman, 2004)</w:t>
      </w:r>
      <w:r>
        <w:fldChar w:fldCharType="end"/>
      </w:r>
      <w:r>
        <w:t xml:space="preserve"> </w:t>
      </w:r>
    </w:p>
    <w:p w14:paraId="2714E0B5" w14:textId="77777777" w:rsidR="0027008C" w:rsidRDefault="0027008C" w:rsidP="0027008C">
      <m:oMathPara>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oMath>
      </m:oMathPara>
    </w:p>
    <w:p w14:paraId="66FD4D01" w14:textId="77777777" w:rsidR="0027008C" w:rsidRDefault="0027008C" w:rsidP="0027008C">
      <w:pPr>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 </w:t>
      </w:r>
      <w:r>
        <w:rPr>
          <w:rFonts w:eastAsiaTheme="minorEastAsia"/>
        </w:rPr>
        <w:fldChar w:fldCharType="begin" w:fldLock="1"/>
      </w:r>
      <w:r>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Pr>
          <w:rFonts w:eastAsiaTheme="minorEastAsia"/>
        </w:rPr>
        <w:fldChar w:fldCharType="separate"/>
      </w:r>
      <w:r w:rsidRPr="001F6F6E">
        <w:rPr>
          <w:rFonts w:eastAsiaTheme="minorEastAsia"/>
          <w:noProof/>
        </w:rPr>
        <w:t>(Kozen &amp; Timme, 2007)</w:t>
      </w:r>
      <w:r>
        <w:rPr>
          <w:rFonts w:eastAsiaTheme="minorEastAsia"/>
        </w:rPr>
        <w:fldChar w:fldCharType="end"/>
      </w:r>
      <w:r>
        <w:rPr>
          <w:rFonts w:eastAsiaTheme="minorEastAsia"/>
        </w:rPr>
        <w:t>.</w:t>
      </w:r>
    </w:p>
    <w:p w14:paraId="1E80039F" w14:textId="2AB22E30" w:rsidR="0027008C" w:rsidRPr="004C37B0" w:rsidRDefault="0027008C" w:rsidP="0027008C">
      <w:pPr>
        <w:ind w:firstLine="720"/>
        <w:rPr>
          <w:rFonts w:eastAsiaTheme="minorEastAsia"/>
        </w:rPr>
      </w:pPr>
      <w:r w:rsidRPr="00DF115F">
        <w:t xml:space="preserve">The number and composition of the modules were found by using the Leiden algorithm of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fldChar w:fldCharType="separate"/>
      </w:r>
      <w:r w:rsidRPr="005B5F04">
        <w:rPr>
          <w:noProof/>
        </w:rPr>
        <w:t xml:space="preserve">Traag, Waltman, &amp; van Eck </w:t>
      </w:r>
      <w:r>
        <w:rPr>
          <w:noProof/>
        </w:rPr>
        <w:t>(</w:t>
      </w:r>
      <w:r w:rsidRPr="005B5F04">
        <w:rPr>
          <w:noProof/>
        </w:rPr>
        <w:t>2019)</w:t>
      </w:r>
      <w:r>
        <w:fldChar w:fldCharType="end"/>
      </w:r>
      <w:r w:rsidRPr="00DF115F">
        <w:t xml:space="preserve">. This algorithm is an extension of the Louvain algorithm </w:t>
      </w:r>
      <w:r>
        <w:fldChar w:fldCharType="begin" w:fldLock="1"/>
      </w:r>
      <w:r>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fldChar w:fldCharType="separate"/>
      </w:r>
      <w:r w:rsidRPr="005B5F04">
        <w:rPr>
          <w:noProof/>
        </w:rPr>
        <w:t>(Blondel, Guillaume, Lambiotte, &amp; Lefebvre, 2008)</w:t>
      </w:r>
      <w:r>
        <w:fldChar w:fldCharType="end"/>
      </w:r>
      <w:r w:rsidRPr="00DF115F">
        <w:t xml:space="preserve">. The latter is one of the best performing and fastest for community detection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fldChar w:fldCharType="separate"/>
      </w:r>
      <w:r w:rsidRPr="005B5F04">
        <w:rPr>
          <w:noProof/>
        </w:rPr>
        <w:t>(Traag et al., 2019)</w:t>
      </w:r>
      <w:r>
        <w:fldChar w:fldCharType="end"/>
      </w:r>
      <w:r w:rsidRPr="00DF115F">
        <w:t xml:space="preserve">. However, it tends to produce communities that are arbitrarily poorly connected </w:t>
      </w:r>
      <w:r>
        <w:t>to</w:t>
      </w:r>
      <w:r w:rsidRPr="00DF115F">
        <w:t xml:space="preserve"> each other and </w:t>
      </w:r>
      <w:r w:rsidRPr="00DF115F">
        <w:lastRenderedPageBreak/>
        <w:t xml:space="preserve">sometimes even disconnected. The Leiden algorithm not only solves this problem by producing </w:t>
      </w:r>
      <w:r>
        <w:t>better connected</w:t>
      </w:r>
      <w:r w:rsidRPr="00DF115F">
        <w:t xml:space="preserve"> communities, but it is also faster. The code that we used was implemented in the igraph package</w:t>
      </w:r>
      <w:r>
        <w:t xml:space="preserve"> </w:t>
      </w:r>
      <w:r>
        <w:fldChar w:fldCharType="begin" w:fldLock="1"/>
      </w:r>
      <w:r>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fldChar w:fldCharType="separate"/>
      </w:r>
      <w:r w:rsidRPr="005B5F04">
        <w:rPr>
          <w:noProof/>
        </w:rPr>
        <w:t>(Csardi &amp; Nepusz, 2006)</w:t>
      </w:r>
      <w:r>
        <w:fldChar w:fldCharType="end"/>
      </w:r>
      <w:r w:rsidRPr="00DF115F">
        <w:t xml:space="preserve"> for </w:t>
      </w:r>
      <w:r>
        <w:t xml:space="preserve">the statistical software </w:t>
      </w:r>
      <w:r w:rsidRPr="00DF115F">
        <w:t>R</w:t>
      </w:r>
      <w:r>
        <w:t xml:space="preserve"> </w:t>
      </w:r>
      <w:r>
        <w:fldChar w:fldCharType="begin" w:fldLock="1"/>
      </w:r>
      <w:r w:rsidR="00D25067">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3)"},"properties":{"noteIndex":0},"schema":"https://github.com/citation-style-language/schema/raw/master/csl-citation.json"}</w:instrText>
      </w:r>
      <w:r>
        <w:fldChar w:fldCharType="separate"/>
      </w:r>
      <w:r w:rsidRPr="004D1DA6">
        <w:rPr>
          <w:noProof/>
        </w:rPr>
        <w:t>(R Development Core Team, 2013)</w:t>
      </w:r>
      <w:r>
        <w:fldChar w:fldCharType="end"/>
      </w:r>
      <w:r w:rsidRPr="00DF115F">
        <w:t>.</w:t>
      </w:r>
    </w:p>
    <w:p w14:paraId="30179F96" w14:textId="77777777" w:rsidR="0027008C" w:rsidRDefault="0027008C" w:rsidP="0027008C">
      <w:pPr>
        <w:pStyle w:val="Heading3"/>
      </w:pPr>
      <w:r>
        <w:t>Clustering of p</w:t>
      </w:r>
      <w:r w:rsidRPr="34EA1DDB">
        <w:t>rey</w:t>
      </w:r>
      <w:r>
        <w:t>-based</w:t>
      </w:r>
      <w:r w:rsidRPr="34EA1DDB">
        <w:t xml:space="preserve"> and predator</w:t>
      </w:r>
      <w:r>
        <w:t>-based</w:t>
      </w:r>
      <w:r w:rsidRPr="34EA1DDB">
        <w:t xml:space="preserve"> </w:t>
      </w:r>
      <w:r>
        <w:t xml:space="preserve">modules </w:t>
      </w:r>
    </w:p>
    <w:p w14:paraId="15521982" w14:textId="2A1F41EF" w:rsidR="0027008C" w:rsidRDefault="0027008C" w:rsidP="0027008C">
      <w:pPr>
        <w:ind w:firstLine="720"/>
      </w:pPr>
      <w:r>
        <w:t xml:space="preserve">As the fourth and fifth clustering methods, we clustered the nodes of every module that was found by maximising the prey modularity and the predator modularity of the food web, as in </w:t>
      </w:r>
      <w:r>
        <w:fldChar w:fldCharType="begin" w:fldLock="1"/>
      </w:r>
      <w:r w:rsidR="00FB15FA">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273A2D">
        <w:rPr>
          <w:noProof/>
        </w:rPr>
        <w:t xml:space="preserve">Guimerà et al. </w:t>
      </w:r>
      <w:r>
        <w:rPr>
          <w:noProof/>
        </w:rPr>
        <w:t>(</w:t>
      </w:r>
      <w:r w:rsidRPr="00273A2D">
        <w:rPr>
          <w:noProof/>
        </w:rPr>
        <w:t>2010)</w:t>
      </w:r>
      <w:r>
        <w:fldChar w:fldCharType="end"/>
      </w:r>
      <w:r>
        <w:t xml:space="preserve">. In this case, the modularity of the food web is expressed as to how much different nodes connect to the same predators (for prey modularity) or preys (for predator modularity) than expected by chance. </w:t>
      </w:r>
      <w:r w:rsidRPr="34EA1DDB">
        <w:t xml:space="preserve">Mathematically, it can be expressed by the following equation </w:t>
      </w:r>
      <w:r>
        <w:fldChar w:fldCharType="begin" w:fldLock="1"/>
      </w:r>
      <w:r>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fldChar w:fldCharType="separate"/>
      </w:r>
      <w:r w:rsidRPr="00273A2D">
        <w:rPr>
          <w:noProof/>
        </w:rPr>
        <w:t>(Roger Guimerà, Sales-Pardo, &amp; Amaral, 2007)</w:t>
      </w:r>
      <w:r>
        <w:fldChar w:fldCharType="end"/>
      </w:r>
      <w:r>
        <w:t xml:space="preserve"> for prey modularity</w:t>
      </w:r>
    </w:p>
    <w:p w14:paraId="09A945CE" w14:textId="77777777" w:rsidR="0027008C" w:rsidRPr="006572D1" w:rsidRDefault="0027008C" w:rsidP="0027008C">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3DE79E71" w14:textId="77777777" w:rsidR="0027008C" w:rsidRDefault="0027008C" w:rsidP="0027008C">
      <w:pPr>
        <w:rPr>
          <w:rFonts w:eastAsiaTheme="minorEastAsia"/>
        </w:rPr>
      </w:pPr>
      <w:r>
        <w:rPr>
          <w:rFonts w:eastAsiaTheme="minorEastAsia"/>
        </w:rPr>
        <w:t>or in the following one for predator modularity</w:t>
      </w:r>
    </w:p>
    <w:p w14:paraId="79B62E23" w14:textId="77777777" w:rsidR="0027008C" w:rsidRPr="006572D1" w:rsidRDefault="0027008C" w:rsidP="0027008C">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5D14F3CB" w14:textId="47DF123C" w:rsidR="0027008C" w:rsidRDefault="0027008C" w:rsidP="0027008C">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w:t>
      </w:r>
      <w:proofErr w:type="gramStart"/>
      <w:r>
        <w:rPr>
          <w:rFonts w:eastAsiaTheme="minorEastAsia"/>
        </w:rPr>
        <w:t>common</w:t>
      </w:r>
      <w:r w:rsidRPr="34EA1DDB">
        <w:t>.</w:t>
      </w:r>
      <w:proofErr w:type="gramEnd"/>
      <w:r w:rsidRPr="34EA1DDB">
        <w:t xml:space="preserve"> </w:t>
      </w:r>
      <w:r w:rsidRPr="009415B1">
        <w:t>We maximised th</w:t>
      </w:r>
      <w:r w:rsidR="004E551A">
        <w:t>ese two</w:t>
      </w:r>
      <w:r w:rsidRPr="009415B1">
        <w:t xml:space="preserve"> </w:t>
      </w:r>
      <w:r w:rsidR="00AE5FC8">
        <w:t xml:space="preserve">types of </w:t>
      </w:r>
      <w:r w:rsidRPr="009415B1">
        <w:t>modul</w:t>
      </w:r>
      <w:r w:rsidR="004E551A">
        <w:t>arit</w:t>
      </w:r>
      <w:r w:rsidR="00AE5FC8">
        <w:t>y</w:t>
      </w:r>
      <w:r w:rsidRPr="009415B1">
        <w:t xml:space="preserve"> by using the rnetcarto package </w:t>
      </w:r>
      <w:r>
        <w:fldChar w:fldCharType="begin" w:fldLock="1"/>
      </w:r>
      <w:r>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fldChar w:fldCharType="separate"/>
      </w:r>
      <w:r w:rsidRPr="00AE48F2">
        <w:rPr>
          <w:noProof/>
        </w:rPr>
        <w:t>(Doulcier &amp; Stouffer, 2015)</w:t>
      </w:r>
      <w:r>
        <w:fldChar w:fldCharType="end"/>
      </w:r>
      <w:r>
        <w:t xml:space="preserve"> </w:t>
      </w:r>
      <w:r w:rsidR="003148F6">
        <w:t xml:space="preserve">implemented in </w:t>
      </w:r>
      <w:r w:rsidRPr="009415B1">
        <w:t xml:space="preserve">R. This finds the community structure of the network by using </w:t>
      </w:r>
      <w:r w:rsidR="00520EB6">
        <w:t xml:space="preserve">the optimisation method of </w:t>
      </w:r>
      <w:r w:rsidRPr="009415B1">
        <w:t xml:space="preserve">simulated annealing </w:t>
      </w:r>
      <w:r>
        <w:fldChar w:fldCharType="begin" w:fldLock="1"/>
      </w:r>
      <w:r>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fldChar w:fldCharType="separate"/>
      </w:r>
      <w:r w:rsidRPr="00AE48F2">
        <w:rPr>
          <w:noProof/>
        </w:rPr>
        <w:t>(Kirkpatrick, Gelatt, &amp; Vecchi, 1983)</w:t>
      </w:r>
      <w:r>
        <w:fldChar w:fldCharType="end"/>
      </w:r>
      <w:r w:rsidRPr="009415B1">
        <w:t>.</w:t>
      </w:r>
      <w:r>
        <w:t xml:space="preserve"> </w:t>
      </w:r>
    </w:p>
    <w:p w14:paraId="07D98EFD" w14:textId="77777777" w:rsidR="0027008C" w:rsidRDefault="0027008C" w:rsidP="0027008C">
      <w:pPr>
        <w:pStyle w:val="Heading3"/>
      </w:pPr>
      <w:r>
        <w:t>Clustering of groups</w:t>
      </w:r>
    </w:p>
    <w:p w14:paraId="404F2407" w14:textId="4D4FE509" w:rsidR="0027008C" w:rsidRDefault="0027008C" w:rsidP="0027008C">
      <w:pPr>
        <w:ind w:firstLine="720"/>
      </w:pPr>
      <w:r w:rsidRPr="00F14184">
        <w:t>As a sixth clustering method, we clustered the nodes inside the modules found by the group model of</w:t>
      </w:r>
      <w:r>
        <w:t xml:space="preserve"> </w:t>
      </w:r>
      <w:r>
        <w:fldChar w:fldCharType="begin" w:fldLock="1"/>
      </w:r>
      <w:r w:rsidR="00F83386">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200233">
        <w:rPr>
          <w:noProof/>
        </w:rPr>
        <w:t xml:space="preserve">Allesina &amp; Pascual </w:t>
      </w:r>
      <w:r>
        <w:rPr>
          <w:noProof/>
        </w:rPr>
        <w:t>(</w:t>
      </w:r>
      <w:r w:rsidRPr="00200233">
        <w:rPr>
          <w:noProof/>
        </w:rPr>
        <w:t>2009)</w:t>
      </w:r>
      <w:r>
        <w:fldChar w:fldCharType="end"/>
      </w:r>
      <w:r>
        <w:t xml:space="preserve">. </w:t>
      </w:r>
      <w:r w:rsidRPr="00F14184">
        <w:t xml:space="preserve">This model finds the modules that maximise the probability of randomly retrieving the food web by generating </w:t>
      </w:r>
      <w:r>
        <w:t xml:space="preserve">a </w:t>
      </w:r>
      <w:r w:rsidRPr="00F658B6">
        <w:t>modular version of an Erdős-Rényi random graph</w:t>
      </w:r>
      <w:r w:rsidRPr="00F14184">
        <w:t xml:space="preserve">. For an arbitrary number of groups </w:t>
      </w:r>
      <m:oMath>
        <m:r>
          <w:rPr>
            <w:rFonts w:ascii="Cambria Math" w:hAnsi="Cambria Math"/>
          </w:rPr>
          <m:t>k</m:t>
        </m:r>
      </m:oMath>
      <w:r w:rsidRPr="00F14184">
        <w:t>, the probability of retrieving the food web is:</w:t>
      </w:r>
      <w:r>
        <w:t xml:space="preserve"> </w:t>
      </w:r>
    </w:p>
    <w:p w14:paraId="3725E926" w14:textId="77777777" w:rsidR="0027008C" w:rsidRDefault="0027008C" w:rsidP="0027008C">
      <w:pPr>
        <w:ind w:firstLine="720"/>
        <w:rPr>
          <w:rFonts w:eastAsiaTheme="minorEastAsia"/>
        </w:rPr>
      </w:pPr>
      <m:oMathPara>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m:oMathPara>
    </w:p>
    <w:p w14:paraId="446E3105" w14:textId="77777777" w:rsidR="0027008C" w:rsidRDefault="0027008C" w:rsidP="0027008C">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525B5AF7" w14:textId="77777777" w:rsidR="0027008C" w:rsidRDefault="0027008C" w:rsidP="0027008C">
      <w:pPr>
        <w:ind w:firstLine="720"/>
      </w:pPr>
      <w:r>
        <w:t xml:space="preserve">Because of the high number of possible module arrangements, it is not possible to explore them all. To find the best possible solution that our computation power allows us to find, we used the algorithm of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Yildirim, 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chain Monte Carlo (MCMC) with multiple chains running all at onc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et al., 2015)</w:t>
      </w:r>
      <w:r>
        <w:fldChar w:fldCharType="end"/>
      </w:r>
      <w:r>
        <w:t xml:space="preserve">. </w:t>
      </w:r>
    </w:p>
    <w:p w14:paraId="15BDA0E1" w14:textId="77777777" w:rsidR="0027008C" w:rsidRDefault="0027008C" w:rsidP="0027008C">
      <w:pPr>
        <w:pStyle w:val="Heading2"/>
      </w:pPr>
      <w:r>
        <w:lastRenderedPageBreak/>
        <w:t xml:space="preserve">Connecting the clusters and </w:t>
      </w:r>
      <w:r w:rsidRPr="005D41C2">
        <w:t>assigning interaction strength</w:t>
      </w:r>
    </w:p>
    <w:p w14:paraId="26D1A7D7" w14:textId="3C200942" w:rsidR="0027008C" w:rsidRDefault="0027008C" w:rsidP="0027008C">
      <w:pPr>
        <w:ind w:firstLine="720"/>
      </w:pPr>
      <w:r w:rsidRPr="00EE39A6">
        <w:t xml:space="preserve">The </w:t>
      </w:r>
      <w:r>
        <w:t xml:space="preserve">connection of the clusters </w:t>
      </w:r>
      <w:r w:rsidRPr="00EE39A6">
        <w:t>followed a similar approach to the one describe</w:t>
      </w:r>
      <w:r>
        <w:t>d</w:t>
      </w:r>
      <w:r w:rsidRPr="00EE39A6">
        <w:t xml:space="preserve"> in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452DEC">
        <w:rPr>
          <w:noProof/>
        </w:rPr>
        <w:t xml:space="preserve">Martinez </w:t>
      </w:r>
      <w:r>
        <w:rPr>
          <w:noProof/>
        </w:rPr>
        <w:t>(</w:t>
      </w:r>
      <w:r w:rsidRPr="00452DEC">
        <w:rPr>
          <w:noProof/>
        </w:rPr>
        <w:t>1991)</w:t>
      </w:r>
      <w:r>
        <w:fldChar w:fldCharType="end"/>
      </w:r>
      <w:r w:rsidRPr="00EE39A6">
        <w:t xml:space="preserve">. We used five methods to decide whether there was a link between two clusters. The first </w:t>
      </w:r>
      <w:r w:rsidR="0099609B">
        <w:t xml:space="preserve">one </w:t>
      </w:r>
      <w:r w:rsidRPr="00EE39A6">
        <w:t>produc</w:t>
      </w:r>
      <w:r>
        <w:t>es</w:t>
      </w:r>
      <w:r w:rsidRPr="00EE39A6">
        <w:t xml:space="preserve"> the maximum connectance and is known as maximum linkage</w:t>
      </w:r>
      <w:r>
        <w:t xml:space="preserve"> </w:t>
      </w:r>
      <w:r w:rsidR="0099609B">
        <w:t xml:space="preserve">method </w:t>
      </w:r>
      <w:r>
        <w:t>(NMAX)</w:t>
      </w:r>
      <w:r w:rsidRPr="00EE39A6">
        <w:t>. Here, a cluster ha</w:t>
      </w:r>
      <w:r>
        <w:t>s</w:t>
      </w:r>
      <w:r w:rsidRPr="00EE39A6">
        <w:t xml:space="preserve"> a connection to another cluster if it ha</w:t>
      </w:r>
      <w:r>
        <w:t>s</w:t>
      </w:r>
      <w:r w:rsidRPr="00EE39A6">
        <w:t xml:space="preserve"> at least one link going from one of its nodes to the nodes of the second cluster. The second one produce</w:t>
      </w:r>
      <w:r>
        <w:t>s</w:t>
      </w:r>
      <w:r w:rsidRPr="00EE39A6">
        <w:t xml:space="preserve"> the minimum connectance and is known as minimum linkage</w:t>
      </w:r>
      <w:r>
        <w:t xml:space="preserve"> </w:t>
      </w:r>
      <w:r w:rsidR="0051393E">
        <w:t xml:space="preserve">method </w:t>
      </w:r>
      <w:r>
        <w:t>(NMIN)</w:t>
      </w:r>
      <w:r w:rsidRPr="00EE39A6">
        <w:t xml:space="preserve">. </w:t>
      </w:r>
      <w:r w:rsidR="00601EB4">
        <w:t>In this case,</w:t>
      </w:r>
      <w:r w:rsidRPr="00EE39A6">
        <w:t xml:space="preserve"> a cluster </w:t>
      </w:r>
      <w:r>
        <w:t>is</w:t>
      </w:r>
      <w:r w:rsidRPr="00EE39A6">
        <w:t xml:space="preserve"> connected to another only if all its nodes ha</w:t>
      </w:r>
      <w:r>
        <w:t>ve</w:t>
      </w:r>
      <w:r w:rsidRPr="00EE39A6">
        <w:t xml:space="preserve"> a connection to all the nodes of the other cluster. The other three methods produce an intermediate connectance. They consider a link from a cluster to</w:t>
      </w:r>
      <w:r w:rsidR="00C10D64">
        <w:t xml:space="preserve"> another</w:t>
      </w:r>
      <w:r w:rsidRPr="00EE39A6">
        <w:t xml:space="preserve"> only if at least 25%, 50%</w:t>
      </w:r>
      <w:r>
        <w:t>,</w:t>
      </w:r>
      <w:r w:rsidRPr="00EE39A6">
        <w:t xml:space="preserve"> or 7</w:t>
      </w:r>
      <w:r>
        <w:t>5</w:t>
      </w:r>
      <w:r w:rsidRPr="00EE39A6">
        <w:t xml:space="preserve">% of possible connections from the first cluster to the second </w:t>
      </w:r>
      <w:r>
        <w:t>are</w:t>
      </w:r>
      <w:r w:rsidRPr="00EE39A6">
        <w:t xml:space="preserve"> realised.</w:t>
      </w:r>
    </w:p>
    <w:p w14:paraId="54209D40" w14:textId="77777777" w:rsidR="0027008C" w:rsidRDefault="0027008C" w:rsidP="0027008C">
      <w:pPr>
        <w:ind w:firstLine="720"/>
      </w:pPr>
      <w:r w:rsidRPr="00EE39A6">
        <w:t>The weight of the link was then calculated in four different ways: as the minimum weight, the maximum weight, the mean weight, and the sum of the weights of the links going from the members of the first cluster to the ones of the second cluster.</w:t>
      </w:r>
    </w:p>
    <w:p w14:paraId="023D784B" w14:textId="3F7A0274" w:rsidR="0027008C" w:rsidRDefault="00871E94" w:rsidP="0027008C">
      <w:pPr>
        <w:pStyle w:val="Heading2"/>
      </w:pPr>
      <w:r>
        <w:t>I</w:t>
      </w:r>
      <w:r w:rsidR="0027008C" w:rsidRPr="34EA1DDB">
        <w:t>ndices</w:t>
      </w:r>
      <w:r>
        <w:t xml:space="preserve"> of importance</w:t>
      </w:r>
    </w:p>
    <w:p w14:paraId="13F5FEB8" w14:textId="71008968" w:rsidR="00F61FEF" w:rsidRDefault="004C47D8" w:rsidP="001741B5">
      <w:pPr>
        <w:ind w:firstLine="720"/>
      </w:pPr>
      <w:r>
        <w:t>For each food web, we calculate</w:t>
      </w:r>
      <w:r w:rsidR="00A2563E">
        <w:t>d</w:t>
      </w:r>
      <w:r>
        <w:t xml:space="preserve"> the indices of importance </w:t>
      </w:r>
      <w:r w:rsidR="00BF4E58">
        <w:t>before and after the aggregation.</w:t>
      </w:r>
      <w:r w:rsidR="00A2563E">
        <w:t xml:space="preserve"> The indices of importance of a node after the aggregation </w:t>
      </w:r>
      <w:r w:rsidR="005F221F">
        <w:t xml:space="preserve">equalled the </w:t>
      </w:r>
      <w:r w:rsidR="00B91959">
        <w:t xml:space="preserve">one of its cluster. </w:t>
      </w:r>
      <w:r w:rsidR="0027008C">
        <w:t xml:space="preserve">Let’s consider the following example. </w:t>
      </w:r>
      <w:r w:rsidR="0027008C" w:rsidRPr="00EE39A6">
        <w:t xml:space="preserve">Before the aggregation, the node "hake" has a degree centrality of 5. </w:t>
      </w:r>
      <w:r w:rsidR="00A45E8D">
        <w:t xml:space="preserve">The aggregation process </w:t>
      </w:r>
      <w:r w:rsidR="003D5C52">
        <w:t xml:space="preserve">clusters </w:t>
      </w:r>
      <w:r w:rsidR="00154549">
        <w:t>it</w:t>
      </w:r>
      <w:r w:rsidR="003D5C52">
        <w:t xml:space="preserve"> with other fish </w:t>
      </w:r>
      <w:r w:rsidR="00EB10A8">
        <w:t>nodes</w:t>
      </w:r>
      <w:r w:rsidR="003D5C52">
        <w:t xml:space="preserve">, </w:t>
      </w:r>
      <w:r w:rsidR="00AB22E5">
        <w:t xml:space="preserve">creating a node in the aggregated food web called “fish”. </w:t>
      </w:r>
      <w:r w:rsidR="00F93E2F">
        <w:t xml:space="preserve">The </w:t>
      </w:r>
      <w:r w:rsidR="00D33140">
        <w:t xml:space="preserve">degree centrality of </w:t>
      </w:r>
      <w:r w:rsidR="008816E9">
        <w:t>“fish” is 8.</w:t>
      </w:r>
      <w:r w:rsidR="00D70A7A">
        <w:t xml:space="preserve"> </w:t>
      </w:r>
      <w:r w:rsidR="00336C2F">
        <w:t>In this case, t</w:t>
      </w:r>
      <w:r w:rsidR="00D70A7A">
        <w:t>he degree centrality of “hake” is 5 in the original food web and 8 in the aggregated food web.</w:t>
      </w:r>
      <w:r w:rsidR="000562F6">
        <w:t xml:space="preserve"> The importance indices </w:t>
      </w:r>
      <w:r w:rsidR="005B6332">
        <w:t xml:space="preserve">we used </w:t>
      </w:r>
      <w:r w:rsidR="000B6FB1">
        <w:t xml:space="preserve">belonged to the following families. </w:t>
      </w:r>
    </w:p>
    <w:p w14:paraId="2ECB768F" w14:textId="77777777" w:rsidR="0027008C" w:rsidRDefault="0027008C" w:rsidP="0027008C">
      <w:pPr>
        <w:pStyle w:val="Heading3"/>
      </w:pPr>
      <w:r w:rsidRPr="34EA1DDB">
        <w:t xml:space="preserve">Degree centrality (DC) </w:t>
      </w:r>
    </w:p>
    <w:p w14:paraId="4E90282D" w14:textId="77777777" w:rsidR="0027008C" w:rsidRDefault="0027008C" w:rsidP="0027008C">
      <w:r w:rsidRPr="00EE39A6">
        <w:t>The degree centrality (</w:t>
      </w:r>
      <m:oMath>
        <m:r>
          <w:rPr>
            <w:rFonts w:ascii="Cambria Math" w:hAnsi="Cambria Math"/>
          </w:rPr>
          <m:t>DC</m:t>
        </m:r>
      </m:oMath>
      <w:r w:rsidRPr="00EE39A6">
        <w:t xml:space="preserve">) of a node </w:t>
      </w:r>
      <m:oMath>
        <m:r>
          <w:rPr>
            <w:rFonts w:ascii="Cambria Math" w:hAnsi="Cambria Math"/>
          </w:rPr>
          <m:t>i</m:t>
        </m:r>
      </m:oMath>
      <w:r w:rsidRPr="00EE39A6">
        <w:t xml:space="preserve"> is the number of links it has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49CC">
        <w:rPr>
          <w:noProof/>
        </w:rPr>
        <w:t>(Wasserman &amp; Faust, 1994)</w:t>
      </w:r>
      <w:r>
        <w:fldChar w:fldCharType="end"/>
      </w:r>
    </w:p>
    <w:p w14:paraId="0B6227F2" w14:textId="77777777" w:rsidR="0027008C" w:rsidRPr="005561BD" w:rsidRDefault="0027008C" w:rsidP="0027008C">
      <w:pPr>
        <w:rPr>
          <w:rFonts w:ascii="Cambria Math" w:eastAsiaTheme="minorEastAsia" w:hAnsi="Cambria Math"/>
          <w:oMath/>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4FA325C3" w14:textId="77777777" w:rsidR="0027008C" w:rsidRDefault="0027008C" w:rsidP="0027008C">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40EC822E" w14:textId="29DDDB51" w:rsidR="0027008C" w:rsidRDefault="0027008C" w:rsidP="0027008C">
      <w:pPr>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w:t>
      </w:r>
      <w:r w:rsidR="0025679C">
        <w:t xml:space="preserve"> is</w:t>
      </w:r>
      <w:r w:rsidRPr="00EE39A6">
        <w:t xml:space="preserve"> the same as for the non-weighted degree centrality. This time, however, the adjacency matrix is of an undirected weighted network</w:t>
      </w:r>
      <w:r>
        <w:t xml:space="preserve"> </w:t>
      </w:r>
      <w:r>
        <w:fldChar w:fldCharType="begin" w:fldLock="1"/>
      </w:r>
      <w:r>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fldChar w:fldCharType="separate"/>
      </w:r>
      <w:r w:rsidRPr="003E093F">
        <w:rPr>
          <w:noProof/>
        </w:rPr>
        <w:t>(Fornito, Zalesky, &amp; Bullmore, 2016)</w:t>
      </w:r>
      <w:r>
        <w:fldChar w:fldCharType="end"/>
      </w:r>
      <w:r w:rsidRPr="00EE39A6">
        <w:t xml:space="preserve"> </w:t>
      </w:r>
    </w:p>
    <w:p w14:paraId="4C4AFE78" w14:textId="46C83401" w:rsidR="0027008C" w:rsidRPr="00566B5C" w:rsidRDefault="005002F9" w:rsidP="0027008C">
      <w:pPr>
        <w:rPr>
          <w:rFonts w:ascii="Cambria Math" w:eastAsiaTheme="minorEastAsia" w:hAnsi="Cambria Math"/>
          <w:oMath/>
        </w:rPr>
      </w:pPr>
      <m:oMathPara>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741120AD" w14:textId="77777777" w:rsidR="0027008C" w:rsidRDefault="0027008C" w:rsidP="0027008C">
      <w:pPr>
        <w:pStyle w:val="Heading3"/>
      </w:pPr>
      <w:r w:rsidRPr="34EA1DDB">
        <w:t xml:space="preserve">Closeness centrality (CC) </w:t>
      </w:r>
    </w:p>
    <w:p w14:paraId="501F79F1" w14:textId="46B00B17" w:rsidR="0027008C" w:rsidRDefault="0027008C" w:rsidP="0027008C">
      <w:r w:rsidRPr="00EE39A6">
        <w:tab/>
      </w:r>
      <w:r w:rsidRPr="00EE39A6">
        <w:tab/>
        <w:t xml:space="preserve">The closeness centrality </w:t>
      </w:r>
      <w:r>
        <w:t>(</w:t>
      </w:r>
      <m:oMath>
        <m:r>
          <w:rPr>
            <w:rFonts w:ascii="Cambria Math" w:hAnsi="Cambria Math"/>
          </w:rPr>
          <m:t>CC</m:t>
        </m:r>
      </m:oMath>
      <w:r w:rsidRPr="00EE39A6">
        <w:t xml:space="preserve">) of a node is the average distance </w:t>
      </w:r>
      <w:r>
        <w:t xml:space="preserve">of </w:t>
      </w:r>
      <w:r w:rsidRPr="00EE39A6">
        <w:t>a node from all the others</w:t>
      </w:r>
      <w:r w:rsidR="00DF119D">
        <w:t xml:space="preserve"> in the network</w:t>
      </w:r>
      <w:r w:rsidRPr="00EE39A6">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6386">
        <w:rPr>
          <w:noProof/>
        </w:rPr>
        <w:t>(Wasserman &amp; Faust, 1994)</w:t>
      </w:r>
      <w:r>
        <w:fldChar w:fldCharType="end"/>
      </w:r>
    </w:p>
    <w:p w14:paraId="6295FE5F" w14:textId="77777777" w:rsidR="0027008C" w:rsidRPr="00566B5C" w:rsidRDefault="0027008C" w:rsidP="0027008C">
      <w:pPr>
        <w:rPr>
          <w:rFonts w:ascii="Cambria Math" w:eastAsiaTheme="minorEastAsia" w:hAnsi="Cambria Math"/>
          <w:oMath/>
        </w:rPr>
      </w:pPr>
      <m:oMathPara>
        <m:oMath>
          <m:r>
            <w:rPr>
              <w:rFonts w:ascii="Cambria Math" w:eastAsiaTheme="minorEastAsia" w:hAnsi="Cambria Math"/>
            </w:rPr>
            <w:lastRenderedPageBreak/>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m:oMathPara>
    </w:p>
    <w:p w14:paraId="5A5D2A3E" w14:textId="167E3647" w:rsidR="00660491" w:rsidRDefault="0027008C" w:rsidP="0027008C">
      <w:pPr>
        <w:rPr>
          <w:rFonts w:eastAsiaTheme="minorEastAsia"/>
        </w:rPr>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p>
    <w:p w14:paraId="21B04127" w14:textId="77777777" w:rsidR="0027008C" w:rsidRPr="00A37994" w:rsidRDefault="0027008C" w:rsidP="00A37994">
      <w:pPr>
        <w:pStyle w:val="Heading3"/>
      </w:pPr>
      <w:r w:rsidRPr="00A37994">
        <w:t>Betweenness centrality (BC)</w:t>
      </w:r>
    </w:p>
    <w:p w14:paraId="01C02A39" w14:textId="77777777" w:rsidR="0027008C" w:rsidRDefault="0027008C" w:rsidP="0027008C">
      <w:r w:rsidRPr="00EE39A6">
        <w:t>The betweenness centrality (</w:t>
      </w:r>
      <m:oMath>
        <m:r>
          <w:rPr>
            <w:rFonts w:ascii="Cambria Math" w:hAnsi="Cambria Math"/>
          </w:rPr>
          <m:t>BC</m:t>
        </m:r>
      </m:oMath>
      <w:r w:rsidRPr="00EE39A6">
        <w:t xml:space="preserve">) of a node is the average number of times that it acts as a bridge along the shortest path between two other nodes. It can be mathematically expressed as follows </w:t>
      </w:r>
      <w:r>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5F3102">
        <w:rPr>
          <w:noProof/>
        </w:rPr>
        <w:t>(Wasserman &amp; Faust, 1994)</w:t>
      </w:r>
      <w:r>
        <w:fldChar w:fldCharType="end"/>
      </w:r>
    </w:p>
    <w:p w14:paraId="442070E6" w14:textId="77777777" w:rsidR="0027008C" w:rsidRPr="00566B5C" w:rsidRDefault="0027008C" w:rsidP="0027008C">
      <w:pPr>
        <w:rPr>
          <w:rFonts w:ascii="Cambria Math" w:eastAsiaTheme="minorEastAsia" w:hAnsi="Cambria Math"/>
          <w:oMath/>
        </w:rPr>
      </w:pPr>
      <m:oMathPara>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m:oMathPara>
    </w:p>
    <w:p w14:paraId="2B97F722" w14:textId="65B744EF" w:rsidR="0027008C" w:rsidRPr="00581FF8" w:rsidRDefault="0027008C" w:rsidP="0027008C">
      <w:pPr>
        <w:rPr>
          <w:rFonts w:ascii="Cambria Math" w:eastAsiaTheme="minorEastAsia" w:hAnsi="Cambria Math"/>
          <w:oMath/>
        </w:rPr>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m</m:t>
        </m:r>
      </m:oMath>
      <w:r w:rsidRPr="00EE39A6">
        <w:t xml:space="preserve"> to </w:t>
      </w:r>
      <m:oMath>
        <m:r>
          <w:rPr>
            <w:rFonts w:ascii="Cambria Math" w:hAnsi="Cambria Math"/>
          </w:rPr>
          <m:t>n</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number of these paths passing through </w:t>
      </w:r>
      <m:oMath>
        <m:r>
          <w:rPr>
            <w:rFonts w:ascii="Cambria Math" w:hAnsi="Cambria Math"/>
          </w:rPr>
          <m:t>i</m:t>
        </m:r>
      </m:oMath>
      <w:r w:rsidRPr="00EE39A6">
        <w:t>.</w:t>
      </w:r>
    </w:p>
    <w:p w14:paraId="7FF09A15" w14:textId="77777777" w:rsidR="0027008C" w:rsidRDefault="0027008C" w:rsidP="0027008C">
      <w:pPr>
        <w:pStyle w:val="Heading3"/>
      </w:pPr>
      <w:r w:rsidRPr="34EA1DDB">
        <w:t>Status index (s)</w:t>
      </w:r>
    </w:p>
    <w:p w14:paraId="4C540373" w14:textId="77777777" w:rsidR="0027008C" w:rsidRDefault="0027008C" w:rsidP="0027008C">
      <w:r w:rsidRPr="00EE39A6">
        <w:tab/>
        <w:t>The status index of a node is the sum of its distances from all the other nodes inside the network, calculated as their shortest paths following a bottom-up direction</w:t>
      </w:r>
      <w:r>
        <w:t xml:space="preserve"> </w:t>
      </w:r>
      <w:r>
        <w:fldChar w:fldCharType="begin" w:fldLock="1"/>
      </w:r>
      <w:r>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fldChar w:fldCharType="separate"/>
      </w:r>
      <w:r w:rsidRPr="00BE326C">
        <w:rPr>
          <w:noProof/>
        </w:rPr>
        <w:t>(Endrédi, Senánszky, Libralato, &amp; Jordán, 2018)</w:t>
      </w:r>
      <w:r>
        <w:fldChar w:fldCharType="end"/>
      </w:r>
    </w:p>
    <w:p w14:paraId="4E153B4D" w14:textId="2CBB0FBD" w:rsidR="0027008C" w:rsidRPr="00A475C0" w:rsidRDefault="008A7241" w:rsidP="0027008C">
      <w:pPr>
        <w:rPr>
          <w:rFonts w:asciiTheme="minorHAnsi" w:eastAsiaTheme="minorEastAsia" w:hAnsiTheme="minorHAnsi" w:cstheme="min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1F90E1BA" w14:textId="501BE8CB" w:rsidR="0027008C" w:rsidRDefault="00A475C0" w:rsidP="0027008C">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r>
        <w:t xml:space="preserve"> </w:t>
      </w:r>
      <w:r w:rsidR="0027008C" w:rsidRPr="00EE39A6">
        <w:t>It was first introduced to social networks, followed two years later by its application to food</w:t>
      </w:r>
      <w:r w:rsidR="00790739">
        <w:t xml:space="preserve"> </w:t>
      </w:r>
      <w:r w:rsidR="0027008C" w:rsidRPr="00EE39A6">
        <w:t>webs by</w:t>
      </w:r>
      <w:r w:rsidR="0027008C">
        <w:t xml:space="preserve"> </w:t>
      </w:r>
      <w:r w:rsidR="0027008C">
        <w:fldChar w:fldCharType="begin" w:fldLock="1"/>
      </w:r>
      <w:r w:rsidR="0027008C">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rsidR="0027008C">
        <w:fldChar w:fldCharType="separate"/>
      </w:r>
      <w:r w:rsidR="0027008C" w:rsidRPr="002C4573">
        <w:rPr>
          <w:noProof/>
        </w:rPr>
        <w:t xml:space="preserve">Harary </w:t>
      </w:r>
      <w:r w:rsidR="0027008C">
        <w:rPr>
          <w:noProof/>
        </w:rPr>
        <w:t>(</w:t>
      </w:r>
      <w:r w:rsidR="0027008C" w:rsidRPr="002C4573">
        <w:rPr>
          <w:noProof/>
        </w:rPr>
        <w:t>1959</w:t>
      </w:r>
      <w:r w:rsidR="0027008C">
        <w:rPr>
          <w:noProof/>
        </w:rPr>
        <w:t>,</w:t>
      </w:r>
      <w:r w:rsidR="0027008C">
        <w:fldChar w:fldCharType="end"/>
      </w:r>
      <w:r w:rsidR="0027008C">
        <w:t xml:space="preserve"> </w:t>
      </w:r>
      <w:r w:rsidR="0027008C">
        <w:fldChar w:fldCharType="begin" w:fldLock="1"/>
      </w:r>
      <w:r w:rsidR="0027008C">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rsidR="0027008C">
        <w:fldChar w:fldCharType="separate"/>
      </w:r>
      <w:r w:rsidR="0027008C" w:rsidRPr="002C4573">
        <w:rPr>
          <w:noProof/>
        </w:rPr>
        <w:t>1961)</w:t>
      </w:r>
      <w:r w:rsidR="0027008C">
        <w:fldChar w:fldCharType="end"/>
      </w:r>
      <w:r w:rsidR="0027008C" w:rsidRPr="00EE39A6">
        <w:t>. By following the same method but in a top-down direction we</w:t>
      </w:r>
      <w:r w:rsidR="00D45855">
        <w:t xml:space="preserve"> </w:t>
      </w:r>
      <w:r w:rsidR="0027008C" w:rsidRPr="00EE39A6">
        <w:t>obtain the contr</w:t>
      </w:r>
      <w:r w:rsidR="00D45855">
        <w:t>a</w:t>
      </w:r>
      <w:r w:rsidR="0027008C" w:rsidRPr="00EE39A6">
        <w:t xml:space="preserve">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14304D80" w14:textId="29E028FB" w:rsidR="0027008C" w:rsidRPr="00566B5C" w:rsidRDefault="008A7241" w:rsidP="0027008C">
      <w:pPr>
        <w:rPr>
          <w:rFonts w:ascii="Cambria Math" w:eastAsiaTheme="minorEastAsia" w:hAnsi="Cambria Math"/>
          <w:oMath/>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r>
            <m:rPr>
              <m:sty m:val="p"/>
            </m:rPr>
            <w:rPr>
              <w:rFonts w:ascii="Cambria Math" w:eastAsiaTheme="minorEastAsia" w:hAnsi="Cambria Math"/>
            </w:rPr>
            <m:t>.</m:t>
          </m:r>
        </m:oMath>
      </m:oMathPara>
    </w:p>
    <w:p w14:paraId="1C19F26E" w14:textId="482FA04F" w:rsidR="0027008C" w:rsidRDefault="0027008C" w:rsidP="0043751C">
      <w:r w:rsidRPr="00EE39A6">
        <w:t xml:space="preserve">The difference between the status and the </w:t>
      </w:r>
      <w:r w:rsidR="00AE0FEE">
        <w:t>contrastatus</w:t>
      </w:r>
      <w:r w:rsidRPr="00EE39A6">
        <w:t xml:space="preserve">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r w:rsidR="0043751C">
        <w:t xml:space="preserve"> </w:t>
      </w:r>
    </w:p>
    <w:p w14:paraId="2A763204" w14:textId="55859CA4" w:rsidR="0027008C" w:rsidRPr="00BB7A89" w:rsidRDefault="0027008C" w:rsidP="00AE0FEE">
      <w:pPr>
        <w:jc w:val="center"/>
        <w:rPr>
          <w:rFonts w:eastAsiaTheme="minorEastAsia"/>
        </w:rPr>
      </w:p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w:r w:rsidR="00AE0FEE">
        <w:rPr>
          <w:rFonts w:eastAsiaTheme="minorEastAsia"/>
        </w:rPr>
        <w:t>.</w:t>
      </w:r>
    </w:p>
    <w:p w14:paraId="521DE1F3" w14:textId="72994F45" w:rsidR="0027008C" w:rsidRPr="00BB7A89" w:rsidRDefault="0027008C" w:rsidP="0027008C">
      <w:pPr>
        <w:rPr>
          <w:rFonts w:eastAsiaTheme="minorEastAsia"/>
        </w:rPr>
      </w:pPr>
      <w:r>
        <w:rPr>
          <w:rFonts w:eastAsiaTheme="minorEastAsia"/>
        </w:rPr>
        <w:t>The computation of the status</w:t>
      </w:r>
      <w:r w:rsidR="00AE0FEE">
        <w:rPr>
          <w:rFonts w:eastAsiaTheme="minorEastAsia"/>
        </w:rPr>
        <w:t>, contrastatus</w:t>
      </w:r>
      <w:r w:rsidR="00924019">
        <w:rPr>
          <w:rFonts w:eastAsiaTheme="minorEastAsia"/>
        </w:rPr>
        <w:t xml:space="preserve"> and net status</w:t>
      </w:r>
      <w:r w:rsidR="00AE0FEE">
        <w:rPr>
          <w:rFonts w:eastAsiaTheme="minorEastAsia"/>
        </w:rPr>
        <w:t xml:space="preserve"> </w:t>
      </w:r>
      <w:r>
        <w:rPr>
          <w:rFonts w:eastAsiaTheme="minorEastAsia"/>
        </w:rPr>
        <w:t xml:space="preserve">needs to be performed on a network without cycles. See supporting information for the algorithm used to </w:t>
      </w:r>
      <w:r w:rsidR="00FF01F6">
        <w:rPr>
          <w:rFonts w:eastAsiaTheme="minorEastAsia"/>
        </w:rPr>
        <w:t xml:space="preserve">create a directed </w:t>
      </w:r>
      <w:r w:rsidR="003D70E2">
        <w:rPr>
          <w:rFonts w:eastAsiaTheme="minorEastAsia"/>
        </w:rPr>
        <w:t>acyclic graph (DAG)</w:t>
      </w:r>
      <w:r w:rsidR="00141E46">
        <w:rPr>
          <w:rFonts w:eastAsiaTheme="minorEastAsia"/>
        </w:rPr>
        <w:t>.</w:t>
      </w:r>
    </w:p>
    <w:p w14:paraId="424C7953" w14:textId="77777777" w:rsidR="008D4A46" w:rsidRDefault="008D4A46">
      <w:pPr>
        <w:rPr>
          <w:b/>
          <w:bCs/>
          <w:sz w:val="27"/>
          <w:szCs w:val="27"/>
        </w:rPr>
      </w:pPr>
      <w:r>
        <w:br w:type="page"/>
      </w:r>
    </w:p>
    <w:p w14:paraId="5F71FD4B" w14:textId="0934E3E6" w:rsidR="0027008C" w:rsidRDefault="0027008C" w:rsidP="0027008C">
      <w:pPr>
        <w:pStyle w:val="Heading3"/>
      </w:pPr>
      <w:r w:rsidRPr="34EA1DDB">
        <w:lastRenderedPageBreak/>
        <w:t>Keystone index (K)</w:t>
      </w:r>
    </w:p>
    <w:p w14:paraId="1EACFEB6" w14:textId="42C44D3E" w:rsidR="00F61734" w:rsidRDefault="00F61734" w:rsidP="00F61734">
      <w:pPr>
        <w:rPr>
          <w:rFonts w:eastAsiaTheme="minorEastAsia"/>
        </w:rPr>
      </w:pPr>
      <w:r w:rsidRPr="00EE39A6">
        <w:tab/>
        <w:t xml:space="preserve">The keystone index was firstly introduced by </w:t>
      </w:r>
      <w:r>
        <w:fldChar w:fldCharType="begin" w:fldLock="1"/>
      </w:r>
      <w:r w:rsidR="00693D50">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ács-Sánta","given":"Andras","non-dropping-particle":"","parse-names":false,"suffix":""},{"dropping-particle":"","family":"Molná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ács-Sánta, &amp; Molnár, 1999)","manualFormatting":"Jordán, Takacs-Santa, &amp; Molnar (1999)","plainTextFormattedCitation":"(Ferenc Jordán, Takács-Sánta, &amp; Molnár, 1999)","previouslyFormattedCitation":"(Ferenc Jordán, Takács-Sánta, &amp; Molnár, 1999)"},"properties":{"noteIndex":0},"schema":"https://github.com/citation-style-language/schema/raw/master/csl-citation.json"}</w:instrText>
      </w:r>
      <w:r>
        <w:fldChar w:fldCharType="separate"/>
      </w:r>
      <w:r w:rsidRPr="001E64AF">
        <w:rPr>
          <w:noProof/>
        </w:rPr>
        <w:t xml:space="preserve">Jordán, Takacs-Santa, &amp; Molnar </w:t>
      </w:r>
      <w:r>
        <w:rPr>
          <w:noProof/>
        </w:rPr>
        <w:t>(</w:t>
      </w:r>
      <w:r w:rsidRPr="001E64AF">
        <w:rPr>
          <w:noProof/>
        </w:rPr>
        <w:t>1999)</w:t>
      </w:r>
      <w:r>
        <w:fldChar w:fldCharType="end"/>
      </w:r>
      <w:r>
        <w:t xml:space="preserve"> </w:t>
      </w:r>
      <w:r w:rsidRPr="00EE39A6">
        <w:t xml:space="preserve">and inspired by the status index. As </w:t>
      </w:r>
      <w:r w:rsidR="00B67BEB">
        <w:t xml:space="preserve">in </w:t>
      </w:r>
      <w:r w:rsidRPr="00EE39A6">
        <w:t>the status index family, the keystone index of a species is calculated by considering the bottom-up and the top-down effects separately</w:t>
      </w:r>
      <w:r>
        <w:t xml:space="preserve"> </w:t>
      </w:r>
      <w:r>
        <w:fldChar w:fldCharType="begin" w:fldLock="1"/>
      </w:r>
      <w:r>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3","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fldChar w:fldCharType="separate"/>
      </w:r>
      <w:r w:rsidRPr="00D01014">
        <w:rPr>
          <w:noProof/>
        </w:rPr>
        <w:t>(Ferenc Jordán, Liu, &amp; Davis, 2006)</w:t>
      </w:r>
      <w:r>
        <w:fldChar w:fldCharType="end"/>
      </w:r>
      <w:r>
        <w:t xml:space="preserve">. </w:t>
      </w:r>
      <w:r w:rsidRPr="00EE39A6">
        <w:t>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nodes</w:t>
      </w:r>
      <w:r w:rsidR="00263CAE">
        <w:t>,</w:t>
      </w:r>
      <w:r w:rsidRPr="00EE39A6">
        <w:t xml:space="preserve"> the following nodes receive only a fraction of the total effect. For example, when considering the bottom-up effect, if the prey has two predators, the bottom-up effect received by each predator will be half.</w:t>
      </w:r>
      <w:r>
        <w:t xml:space="preserve"> </w:t>
      </w:r>
      <w:r>
        <w:rPr>
          <w:rFonts w:eastAsiaTheme="minorEastAsia"/>
        </w:rPr>
        <w:t>The computation of the keystone index, as the status index, also needs to be performed on a network without cycles.</w:t>
      </w:r>
    </w:p>
    <w:p w14:paraId="17B46DAF" w14:textId="77777777" w:rsidR="00054116" w:rsidRDefault="00054116" w:rsidP="00F61734">
      <w:pPr>
        <w:rPr>
          <w:rFonts w:eastAsiaTheme="minorEastAsia"/>
        </w:rPr>
      </w:pPr>
    </w:p>
    <w:p w14:paraId="6DB44343" w14:textId="77777777" w:rsidR="00F61734" w:rsidRDefault="00F61734" w:rsidP="00F61734">
      <w:pPr>
        <w:ind w:firstLine="720"/>
      </w:pPr>
      <w:r>
        <w:t>T</w:t>
      </w:r>
      <w:r w:rsidRPr="00EE39A6">
        <w:t xml:space="preserve">he keystone index of a species </w:t>
      </w:r>
      <m:oMath>
        <m:r>
          <w:rPr>
            <w:rFonts w:ascii="Cambria Math" w:hAnsi="Cambria Math"/>
          </w:rPr>
          <m:t>i</m:t>
        </m:r>
      </m:oMath>
      <w:r>
        <w:t xml:space="preserve"> is equal to the sum of its bottom-up and top-down effects</w:t>
      </w:r>
    </w:p>
    <w:p w14:paraId="3785558E" w14:textId="77777777" w:rsidR="00F61734" w:rsidRPr="00464A0B" w:rsidRDefault="00F61734" w:rsidP="00F61734">
      <w:pPr>
        <w:rPr>
          <w:rFonts w:asciiTheme="minorHAnsi" w:eastAsiaTheme="minorEastAsia" w:hAnsiTheme="minorHAnsi" w:cstheme="minorBidi"/>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m:oMathPara>
    </w:p>
    <w:p w14:paraId="112FF7F0" w14:textId="43E84B2B" w:rsidR="00F61734" w:rsidRPr="00A67706" w:rsidRDefault="00F61734" w:rsidP="00F61734">
      <w:pPr>
        <w:rPr>
          <w:rFonts w:ascii="Cambria Math" w:eastAsiaTheme="minorEastAsia" w:hAnsi="Cambria Math" w:cstheme="minorBidi"/>
          <w:oMath/>
        </w:rPr>
      </w:pPr>
      <w:r>
        <w:t>w</w:t>
      </w:r>
      <w:r w:rsidRPr="00EE39A6">
        <w:t>here</w:t>
      </w:r>
      <w:r>
        <w:t xml:space="preserve"> </w:t>
      </w: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sidR="009E2B10">
        <w:rPr>
          <w:rFonts w:eastAsiaTheme="minorEastAsia"/>
        </w:rPr>
        <w:t xml:space="preserve">the </w:t>
      </w:r>
      <w:r w:rsidRPr="00891A6F">
        <w:rPr>
          <w:rFonts w:eastAsiaTheme="minorEastAsia"/>
        </w:rPr>
        <w:t>keystone index,</w:t>
      </w:r>
      <w:r w:rsidRPr="00EE39A6">
        <w:t xml:space="preserv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w:t>
      </w:r>
      <w:r w:rsidR="009E2B10">
        <w:t xml:space="preserve">the </w:t>
      </w:r>
      <w:r w:rsidRPr="00EE39A6">
        <w:t xml:space="preserve">bottom-up </w:t>
      </w:r>
      <w:r w:rsidR="0029117C">
        <w:t>keystone index</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w:t>
      </w:r>
      <w:r>
        <w:t xml:space="preserve">is </w:t>
      </w:r>
      <w:r w:rsidR="009E2B10">
        <w:t xml:space="preserve">the </w:t>
      </w:r>
      <w:r w:rsidRPr="00EE39A6">
        <w:t xml:space="preserve">top-down </w:t>
      </w:r>
      <w:r w:rsidR="0029117C">
        <w:t>keystone index</w:t>
      </w:r>
      <w:r>
        <w:t xml:space="preserve">. </w:t>
      </w:r>
      <w:r w:rsidRPr="00EE39A6">
        <w:t xml:space="preserve">The bottom-up </w:t>
      </w:r>
      <w:r>
        <w:t xml:space="preserve">keystone index </w:t>
      </w:r>
      <w:r w:rsidRPr="00EE39A6">
        <w:t xml:space="preserve">is calculated </w:t>
      </w:r>
      <w:r>
        <w:t>as</w:t>
      </w:r>
    </w:p>
    <w:p w14:paraId="7847735F" w14:textId="77777777" w:rsidR="00F61734" w:rsidRPr="00653E5A" w:rsidRDefault="008A7241" w:rsidP="00F61734">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682204C3" w14:textId="4879B313" w:rsidR="00F61734" w:rsidRDefault="00F61734" w:rsidP="00F61734">
      <w:r w:rsidRPr="00EE39A6">
        <w:t xml:space="preserve">where </w:t>
      </w:r>
      <m:oMath>
        <m:r>
          <w:rPr>
            <w:rFonts w:ascii="Cambria Math" w:hAnsi="Cambria Math"/>
          </w:rPr>
          <m:t>j</m:t>
        </m:r>
      </m:oMath>
      <w:r w:rsidRPr="00EE39A6">
        <w:t xml:space="preserve"> is a predator of</w:t>
      </w:r>
      <m:oMath>
        <m:r>
          <w:rPr>
            <w:rFonts w:ascii="Cambria Math" w:hAnsi="Cambria Math"/>
          </w:rPr>
          <m:t xml:space="preserve"> </m:t>
        </m:r>
        <m:r>
          <w:rPr>
            <w:rFonts w:ascii="Cambria Math" w:eastAsiaTheme="minorEastAsia" w:hAnsi="Cambria Math"/>
          </w:rPr>
          <m:t>i</m:t>
        </m:r>
      </m:oMath>
      <w:r>
        <w:rPr>
          <w:rFonts w:eastAsiaTheme="minorEastAsia"/>
        </w:rPr>
        <w:t xml:space="preserve"> </w:t>
      </w:r>
      <w:r w:rsidR="008A654D">
        <w:t>and</w:t>
      </w:r>
      <w:r>
        <w:t xml:space="preserve"> </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preys of </w:t>
      </w:r>
      <m:oMath>
        <m:r>
          <w:rPr>
            <w:rFonts w:ascii="Cambria Math" w:hAnsi="Cambria Math"/>
          </w:rPr>
          <m:t>j</m:t>
        </m:r>
      </m:oMath>
      <w:r w:rsidR="008A654D">
        <w:t xml:space="preserve">.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Pr>
          <w:rFonts w:eastAsiaTheme="minorEastAsia"/>
        </w:rPr>
        <w:t xml:space="preserve"> </w:t>
      </w:r>
      <w:r w:rsidRPr="00EE39A6">
        <w:t xml:space="preserve">of top predators is set as 0. The top-down </w:t>
      </w:r>
      <w:r>
        <w:t xml:space="preserve">keystone index </w:t>
      </w:r>
      <w:r w:rsidRPr="00EE39A6">
        <w:t xml:space="preserve">is calculated exactly as </w:t>
      </w:r>
      <w:r>
        <w:t xml:space="preserve">the bottom-up </w:t>
      </w:r>
      <w:r w:rsidR="00A43FE7">
        <w:t xml:space="preserve">keystone index, </w:t>
      </w:r>
      <w:r w:rsidRPr="00EE39A6">
        <w:t>but with the direction of the links inverted.</w:t>
      </w:r>
    </w:p>
    <w:p w14:paraId="6347151C" w14:textId="77777777" w:rsidR="00054116" w:rsidRDefault="00054116" w:rsidP="00F61734"/>
    <w:p w14:paraId="7C1D936A" w14:textId="77777777" w:rsidR="00F61734" w:rsidRDefault="00F61734" w:rsidP="00F61734">
      <w:pPr>
        <w:ind w:firstLine="720"/>
      </w:pPr>
      <w:r>
        <w:t>When calculating the keystone index, we might be also interested in how much of the effect of a species on the community depends upon its directed and undirected effects. To do this, we can split the keystone index of a species into its direct and indirect effect components</w:t>
      </w:r>
    </w:p>
    <w:p w14:paraId="15AD3CE6" w14:textId="77777777" w:rsidR="00F61734" w:rsidRPr="00464A0B" w:rsidRDefault="00F61734" w:rsidP="00F61734">
      <w:pPr>
        <w:rPr>
          <w:rFonts w:asciiTheme="minorHAnsi" w:eastAsiaTheme="minorEastAsia" w:hAnsiTheme="minorHAnsi" w:cstheme="minorBidi"/>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lang w:val="it-IT"/>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m:oMathPara>
    </w:p>
    <w:p w14:paraId="320612E8" w14:textId="7C5B968B" w:rsidR="00F61734" w:rsidRDefault="00F61734" w:rsidP="00F61734">
      <w:r>
        <w:t xml:space="preserve">where </w:t>
      </w:r>
      <m:oMath>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its directed component, and </w:t>
      </w:r>
      <m:oMath>
        <m:r>
          <w:rPr>
            <w:rFonts w:ascii="Cambria Math" w:eastAsiaTheme="minorEastAsia" w:hAnsi="Cambria Math"/>
          </w:rPr>
          <m:t xml:space="preserve"> </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t xml:space="preserve"> is its indirected component. To calculate </w:t>
      </w:r>
      <w:r w:rsidR="00E01A1B">
        <w:t xml:space="preserve">them, we need to know that </w:t>
      </w:r>
    </w:p>
    <w:p w14:paraId="2571274B" w14:textId="786A3400" w:rsidR="00A82243" w:rsidRPr="009D74D3" w:rsidRDefault="008A7241" w:rsidP="00A82243">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m:oMathPara>
    </w:p>
    <w:p w14:paraId="60AB4489" w14:textId="12D6A534" w:rsidR="00A82243" w:rsidRPr="00A82243" w:rsidRDefault="008A7241" w:rsidP="00A82243">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m:oMathPara>
    </w:p>
    <w:p w14:paraId="3254C09C" w14:textId="6CCA202E" w:rsidR="00F61734" w:rsidRDefault="009871D8" w:rsidP="00F61734">
      <w:pPr>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oMath>
      <w:r>
        <w:rPr>
          <w:rFonts w:eastAsiaTheme="minorEastAsia"/>
        </w:rPr>
        <w:t xml:space="preserve"> is the directed component of the bottom-up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Pr>
          <w:rFonts w:eastAsiaTheme="minorEastAsia"/>
        </w:rPr>
        <w:t xml:space="preserve"> is the </w:t>
      </w:r>
      <w:r w:rsidR="006939D2">
        <w:rPr>
          <w:rFonts w:eastAsiaTheme="minorEastAsia"/>
        </w:rPr>
        <w:t>directed component of the top-down effec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oMath>
      <w:r>
        <w:rPr>
          <w:rFonts w:eastAsiaTheme="minorEastAsia"/>
        </w:rPr>
        <w:t xml:space="preserve"> is </w:t>
      </w:r>
      <w:r w:rsidR="006939D2">
        <w:rPr>
          <w:rFonts w:eastAsiaTheme="minorEastAsia"/>
        </w:rPr>
        <w:t>the indirected component of the bottom-up effec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Pr>
          <w:rFonts w:eastAsiaTheme="minorEastAsia"/>
        </w:rPr>
        <w:t xml:space="preserve"> is </w:t>
      </w:r>
      <w:r w:rsidR="006939D2">
        <w:rPr>
          <w:rFonts w:eastAsiaTheme="minorEastAsia"/>
        </w:rPr>
        <w:t xml:space="preserve">the indirected component of the top-down effect. </w:t>
      </w:r>
      <w:r w:rsidR="00BF6C5C">
        <w:rPr>
          <w:rFonts w:eastAsiaTheme="minorEastAsia"/>
        </w:rPr>
        <w:t xml:space="preserve">The directed and indirected components of the bottom-up index are calculated as </w:t>
      </w:r>
    </w:p>
    <w:p w14:paraId="786DE17B" w14:textId="1D66E875" w:rsidR="00F61734" w:rsidRPr="009871D8" w:rsidRDefault="008A7241" w:rsidP="009871D8">
      <w:pPr>
        <w:ind w:firstLine="720"/>
        <w:rPr>
          <w:rFonts w:eastAsiaTheme="minorHAnsi"/>
        </w:rPr>
      </w:pPr>
      <m:oMathPara>
        <m:oMath>
          <m:sSub>
            <m:sSubPr>
              <m:ctrlPr>
                <w:rPr>
                  <w:rFonts w:ascii="Cambria Math" w:hAnsi="Cambria Math"/>
                  <w:i/>
                </w:rPr>
              </m:ctrlPr>
            </m:sSubPr>
            <m:e>
              <m:r>
                <w:rPr>
                  <w:rFonts w:ascii="Cambria Math" w:hAnsi="Cambria Math"/>
                </w:rPr>
                <m:t>K</m:t>
              </m:r>
            </m:e>
            <m:sub>
              <m:r>
                <w:rPr>
                  <w:rFonts w:ascii="Cambria Math" w:hAnsi="Cambria Math"/>
                </w:rPr>
                <m:t>b,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2A703075" w14:textId="3774E38E" w:rsidR="00F61734" w:rsidRPr="003E4D32" w:rsidRDefault="008A7241" w:rsidP="00F61734">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in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00EA43C2" w14:textId="2FE997D8" w:rsidR="00E114BC" w:rsidRDefault="00F61734" w:rsidP="004B1858">
      <w:pPr>
        <w:rPr>
          <w:rFonts w:eastAsiaTheme="minorEastAsia"/>
        </w:rPr>
      </w:pPr>
      <w:r w:rsidRPr="00EE39A6">
        <w:rPr>
          <w:rFonts w:eastAsiaTheme="minorEastAsia"/>
        </w:rPr>
        <w:t xml:space="preserve">The direct and indirect components of the top-down effect are calculated in the same way, but with the direction of the links inverted. </w:t>
      </w:r>
    </w:p>
    <w:p w14:paraId="6796F4B9" w14:textId="77777777" w:rsidR="00F61734" w:rsidRDefault="00F61734" w:rsidP="00F61734">
      <w:pPr>
        <w:rPr>
          <w:rFonts w:eastAsiaTheme="minorEastAsia"/>
        </w:rPr>
      </w:pPr>
    </w:p>
    <w:p w14:paraId="0D7B9DDA" w14:textId="77777777" w:rsidR="0027008C" w:rsidRDefault="0027008C" w:rsidP="0027008C">
      <w:pPr>
        <w:pStyle w:val="Heading3"/>
      </w:pPr>
      <w:r w:rsidRPr="34EA1DDB">
        <w:lastRenderedPageBreak/>
        <w:t>Topological importance (TI)</w:t>
      </w:r>
    </w:p>
    <w:p w14:paraId="5A63736F" w14:textId="4542F4F8" w:rsidR="0027008C" w:rsidRDefault="0027008C" w:rsidP="0027008C">
      <w:r w:rsidRPr="00EE39A6">
        <w:tab/>
        <w:t xml:space="preserve">The topological importance </w:t>
      </w:r>
      <w:r w:rsidR="005938CE">
        <w:t>(</w:t>
      </w:r>
      <m:oMath>
        <m:r>
          <w:rPr>
            <w:rFonts w:ascii="Cambria Math" w:hAnsi="Cambria Math"/>
          </w:rPr>
          <m:t>TI</m:t>
        </m:r>
      </m:oMath>
      <w:r w:rsidR="005938CE">
        <w:t xml:space="preserve">) </w:t>
      </w:r>
      <w:r w:rsidRPr="00EE39A6">
        <w:t xml:space="preserve">of a node represents its potential to create bottom-up effects on other species, up to a certain number of steps that we can set. It was first introduced to host-parasitoid networks by </w:t>
      </w:r>
      <w:r>
        <w:fldChar w:fldCharType="begin" w:fldLock="1"/>
      </w:r>
      <w:r>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fldChar w:fldCharType="separate"/>
      </w:r>
      <w:r w:rsidRPr="00D01014">
        <w:rPr>
          <w:noProof/>
        </w:rPr>
        <w:t xml:space="preserve">Müller, Adriaanse, Belshaw, &amp; Godfray </w:t>
      </w:r>
      <w:r>
        <w:rPr>
          <w:noProof/>
        </w:rPr>
        <w:t>(</w:t>
      </w:r>
      <w:r w:rsidRPr="00D01014">
        <w:rPr>
          <w:noProof/>
        </w:rPr>
        <w:t>1999)</w:t>
      </w:r>
      <w:r>
        <w:fldChar w:fldCharType="end"/>
      </w:r>
      <w:r w:rsidRPr="00EE39A6">
        <w:t xml:space="preserve"> and then to food webs by </w:t>
      </w:r>
      <w:r>
        <w:fldChar w:fldCharType="begin" w:fldLock="1"/>
      </w:r>
      <w:r>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fldChar w:fldCharType="separate"/>
      </w:r>
      <w:r w:rsidRPr="00D01014">
        <w:rPr>
          <w:noProof/>
        </w:rPr>
        <w:t xml:space="preserve">Jordán, Liu, &amp; van Veen </w:t>
      </w:r>
      <w:r>
        <w:rPr>
          <w:noProof/>
        </w:rPr>
        <w:t>(</w:t>
      </w:r>
      <w:r w:rsidRPr="00D01014">
        <w:rPr>
          <w:noProof/>
        </w:rPr>
        <w:t>2003)</w:t>
      </w:r>
      <w:r>
        <w:fldChar w:fldCharType="end"/>
      </w:r>
      <w:r w:rsidRPr="00EE39A6">
        <w:t xml:space="preserve">. </w:t>
      </w:r>
      <w:r w:rsidR="005938CE">
        <w:t>If t</w:t>
      </w:r>
      <w:r w:rsidR="00653E72">
        <w:t xml:space="preserve">opological importance </w:t>
      </w:r>
      <w:r w:rsidR="005938CE">
        <w:t xml:space="preserve">takes </w:t>
      </w:r>
      <w:r w:rsidR="00A90F73">
        <w:t>interaction strength into consideration</w:t>
      </w:r>
      <w:r w:rsidR="005938CE">
        <w:t xml:space="preserve">, we refer to it as weighted topological importance </w:t>
      </w:r>
      <w:r w:rsidR="00A90F73">
        <w:t>(</w:t>
      </w:r>
      <m:oMath>
        <m:r>
          <w:rPr>
            <w:rFonts w:ascii="Cambria Math" w:hAnsi="Cambria Math"/>
          </w:rPr>
          <m:t>WI</m:t>
        </m:r>
      </m:oMath>
      <w:r w:rsidR="00A90F73">
        <w:t xml:space="preserve">). </w:t>
      </w:r>
      <w:r w:rsidR="008D05A1">
        <w:t xml:space="preserve">See supporting information for the </w:t>
      </w:r>
      <w:r w:rsidRPr="00EE39A6">
        <w:t xml:space="preserve">algorithm </w:t>
      </w:r>
      <w:r w:rsidR="008D05A1">
        <w:t xml:space="preserve">for </w:t>
      </w:r>
      <w:r w:rsidR="0022414C">
        <w:t>the computation of topological importance and weighted topological importance.</w:t>
      </w:r>
    </w:p>
    <w:p w14:paraId="66563B0D" w14:textId="2A6CB59C" w:rsidR="0027008C" w:rsidRDefault="00087DFB" w:rsidP="0027008C">
      <w:pPr>
        <w:pStyle w:val="Heading3"/>
      </w:pPr>
      <w:r>
        <w:t>S</w:t>
      </w:r>
      <w:r w:rsidR="0027008C">
        <w:t>pecies uniqueness (STO)</w:t>
      </w:r>
    </w:p>
    <w:p w14:paraId="1FD18C4D" w14:textId="7DFD6183" w:rsidR="00BE1608" w:rsidRPr="00F36A4E" w:rsidRDefault="00122F2D" w:rsidP="00B75560">
      <w:pPr>
        <w:ind w:firstLine="720"/>
      </w:pPr>
      <w:r>
        <w:t xml:space="preserve">Species uniqueness </w:t>
      </w:r>
      <w:r w:rsidR="00517BA0">
        <w:t>(</w:t>
      </w:r>
      <m:oMath>
        <m:r>
          <w:rPr>
            <w:rFonts w:ascii="Cambria Math" w:hAnsi="Cambria Math"/>
          </w:rPr>
          <m:t>STO</m:t>
        </m:r>
      </m:oMath>
      <w:r w:rsidR="00517BA0">
        <w:t xml:space="preserve">) </w:t>
      </w:r>
      <w:r w:rsidR="0027008C" w:rsidRPr="00F36A4E">
        <w:t xml:space="preserve">represents how redundant the strong interactions of a node are. </w:t>
      </w:r>
      <w:r w:rsidR="00106B46">
        <w:t xml:space="preserve">It was first introduced by </w:t>
      </w:r>
      <w:r w:rsidR="00106B46">
        <w:fldChar w:fldCharType="begin" w:fldLock="1"/>
      </w:r>
      <w:r w:rsidR="00106B46">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106B46">
        <w:fldChar w:fldCharType="separate"/>
      </w:r>
      <w:r w:rsidR="00106B46" w:rsidRPr="004D7250">
        <w:rPr>
          <w:noProof/>
        </w:rPr>
        <w:t xml:space="preserve">Lai, Liu, &amp; Jordán </w:t>
      </w:r>
      <w:r w:rsidR="00106B46">
        <w:rPr>
          <w:noProof/>
        </w:rPr>
        <w:t>(</w:t>
      </w:r>
      <w:r w:rsidR="00106B46" w:rsidRPr="004D7250">
        <w:rPr>
          <w:noProof/>
        </w:rPr>
        <w:t>2015)</w:t>
      </w:r>
      <w:r w:rsidR="00106B46">
        <w:fldChar w:fldCharType="end"/>
      </w:r>
      <w:r w:rsidR="00106B46">
        <w:t xml:space="preserve"> </w:t>
      </w:r>
      <w:r w:rsidR="00735B20">
        <w:t xml:space="preserve">and can be considered as an extension of the </w:t>
      </w:r>
      <w:r w:rsidR="004C2941">
        <w:t>trophic field overlap</w:t>
      </w:r>
      <w:r w:rsidR="002A3BB9">
        <w:t xml:space="preserve"> (</w:t>
      </w:r>
      <m:oMath>
        <m:r>
          <w:rPr>
            <w:rFonts w:ascii="Cambria Math" w:hAnsi="Cambria Math"/>
          </w:rPr>
          <m:t>TO</m:t>
        </m:r>
      </m:oMath>
      <w:r w:rsidR="002A3BB9">
        <w:t>)</w:t>
      </w:r>
      <w:r w:rsidR="004C2941">
        <w:t xml:space="preserve"> (see</w:t>
      </w:r>
      <w:r w:rsidR="0027008C">
        <w:t xml:space="preserve"> </w:t>
      </w:r>
      <w:r w:rsidR="0027008C">
        <w:fldChar w:fldCharType="begin" w:fldLock="1"/>
      </w:r>
      <w:r w:rsidR="0027008C">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0027008C">
        <w:fldChar w:fldCharType="separate"/>
      </w:r>
      <w:r w:rsidR="0027008C" w:rsidRPr="003B6873">
        <w:rPr>
          <w:noProof/>
        </w:rPr>
        <w:t xml:space="preserve">Jordán, Liu, &amp; Mike </w:t>
      </w:r>
      <w:r w:rsidR="0027008C">
        <w:rPr>
          <w:noProof/>
        </w:rPr>
        <w:t>(</w:t>
      </w:r>
      <w:r w:rsidR="0027008C" w:rsidRPr="003B6873">
        <w:rPr>
          <w:noProof/>
        </w:rPr>
        <w:t>2009)</w:t>
      </w:r>
      <w:r w:rsidR="0027008C">
        <w:fldChar w:fldCharType="end"/>
      </w:r>
      <w:r w:rsidR="0027008C" w:rsidRPr="00F36A4E">
        <w:t>.</w:t>
      </w:r>
      <w:r w:rsidR="000B5053">
        <w:t xml:space="preserve"> </w:t>
      </w:r>
      <w:r w:rsidR="008B39C6">
        <w:t xml:space="preserve">The trophic field overlap of a node </w:t>
      </w:r>
      <m:oMath>
        <m:r>
          <w:rPr>
            <w:rFonts w:ascii="Cambria Math" w:hAnsi="Cambria Math"/>
          </w:rPr>
          <m:t>i</m:t>
        </m:r>
      </m:oMath>
      <w:r w:rsidR="000A024F">
        <w:t xml:space="preserve"> </w:t>
      </w:r>
      <w:r w:rsidR="008B39C6">
        <w:t xml:space="preserve">is the number of times that </w:t>
      </w:r>
      <m:oMath>
        <m:r>
          <w:rPr>
            <w:rFonts w:ascii="Cambria Math" w:hAnsi="Cambria Math"/>
          </w:rPr>
          <m:t>i</m:t>
        </m:r>
      </m:oMath>
      <w:r w:rsidR="0027008C" w:rsidRPr="00F36A4E">
        <w:t xml:space="preserve"> and another node interact strongly with the same predator. </w:t>
      </w:r>
      <w:r w:rsidR="00095351">
        <w:t>Interaction</w:t>
      </w:r>
      <w:r w:rsidR="009301DC">
        <w:t xml:space="preserve">s </w:t>
      </w:r>
      <w:r w:rsidR="00095351">
        <w:t xml:space="preserve">are considered </w:t>
      </w:r>
      <w:r w:rsidR="00DF49B7">
        <w:t xml:space="preserve">strong when they </w:t>
      </w:r>
      <w:r w:rsidR="000A4630">
        <w:t xml:space="preserve">are </w:t>
      </w:r>
      <w:proofErr w:type="gramStart"/>
      <w:r w:rsidR="009301DC">
        <w:t>exceed</w:t>
      </w:r>
      <w:proofErr w:type="gramEnd"/>
      <w:r w:rsidR="009301DC">
        <w:t xml:space="preserve"> a </w:t>
      </w:r>
      <w:r w:rsidR="000A4630">
        <w:t>certain threshold.</w:t>
      </w:r>
      <w:r w:rsidR="009F6BE3">
        <w:t xml:space="preserve"> </w:t>
      </w:r>
      <w:r w:rsidR="0027008C">
        <w:t>T</w:t>
      </w:r>
      <w:r w:rsidR="0027008C" w:rsidRPr="00C2174E">
        <w:t xml:space="preserve">o avoid </w:t>
      </w:r>
      <w:r w:rsidR="0027008C">
        <w:t xml:space="preserve">having to choose a </w:t>
      </w:r>
      <w:r w:rsidR="00185848">
        <w:t xml:space="preserve">single </w:t>
      </w:r>
      <w:r w:rsidR="0027008C">
        <w:t>threshold</w:t>
      </w:r>
      <w:r w:rsidR="0027008C" w:rsidRPr="00C2174E">
        <w:t>,</w:t>
      </w:r>
      <w:r w:rsidR="003C1585">
        <w:t xml:space="preserve"> </w:t>
      </w:r>
      <m:oMath>
        <m:r>
          <w:rPr>
            <w:rFonts w:ascii="Cambria Math" w:hAnsi="Cambria Math"/>
          </w:rPr>
          <m:t>TO</m:t>
        </m:r>
      </m:oMath>
      <w:r w:rsidR="0043408B">
        <w:t xml:space="preserve"> is calculated based on multiple thresholds</w:t>
      </w:r>
      <w:r w:rsidR="00B62D4F">
        <w:t>.</w:t>
      </w:r>
      <w:r w:rsidR="0043408B">
        <w:t xml:space="preserve"> </w:t>
      </w:r>
      <w:r w:rsidR="00B62D4F">
        <w:t>E</w:t>
      </w:r>
      <w:r w:rsidR="0043408B">
        <w:t xml:space="preserve">ach of these </w:t>
      </w:r>
      <m:oMath>
        <m:r>
          <w:rPr>
            <w:rFonts w:ascii="Cambria Math" w:hAnsi="Cambria Math"/>
          </w:rPr>
          <m:t>TO</m:t>
        </m:r>
      </m:oMath>
      <w:r w:rsidR="0043408B">
        <w:t xml:space="preserve"> </w:t>
      </w:r>
      <w:r w:rsidR="00B62D4F">
        <w:t xml:space="preserve">is then </w:t>
      </w:r>
      <w:r w:rsidR="0043408B">
        <w:t xml:space="preserve">summed to give </w:t>
      </w:r>
      <w:r w:rsidR="006768AF">
        <w:t>species uniqueness</w:t>
      </w:r>
      <w:r w:rsidR="0043408B">
        <w:t>.</w:t>
      </w:r>
      <w:r w:rsidR="000D7007">
        <w:t xml:space="preserve"> </w:t>
      </w:r>
      <w:r w:rsidR="005657F0">
        <w:t xml:space="preserve">If </w:t>
      </w:r>
      <w:r w:rsidR="003B1CC9">
        <w:t xml:space="preserve">we calculate </w:t>
      </w:r>
      <w:r w:rsidR="005657F0">
        <w:t>the topological overlap</w:t>
      </w:r>
      <w:r w:rsidR="003B1CC9">
        <w:t xml:space="preserve"> taking into consideration </w:t>
      </w:r>
      <w:r w:rsidR="00734EF7">
        <w:t xml:space="preserve">interaction strength, we </w:t>
      </w:r>
      <w:r w:rsidR="0043088C">
        <w:t xml:space="preserve">can calculate </w:t>
      </w:r>
      <w:r w:rsidR="00C71D84">
        <w:t xml:space="preserve">weighted species uniqueness </w:t>
      </w:r>
      <m:oMath>
        <m:r>
          <w:rPr>
            <w:rFonts w:ascii="Cambria Math" w:hAnsi="Cambria Math"/>
          </w:rPr>
          <m:t>(wSTO)</m:t>
        </m:r>
      </m:oMath>
      <w:r w:rsidR="00B75560">
        <w:t xml:space="preserve">. </w:t>
      </w:r>
      <w:r w:rsidR="00BE1608">
        <w:t xml:space="preserve">See supporting information for the algorithm for </w:t>
      </w:r>
      <w:r w:rsidR="00D244F5">
        <w:t xml:space="preserve">the </w:t>
      </w:r>
      <w:r w:rsidR="00BE1608">
        <w:t>computation</w:t>
      </w:r>
      <w:r w:rsidR="00D244F5">
        <w:t xml:space="preserve"> of trophic field overlap</w:t>
      </w:r>
      <w:r w:rsidR="00BE1608">
        <w:t>.</w:t>
      </w:r>
    </w:p>
    <w:p w14:paraId="4B8CD1E4" w14:textId="77777777" w:rsidR="0027008C" w:rsidRDefault="0027008C" w:rsidP="0027008C">
      <w:pPr>
        <w:pStyle w:val="Heading2"/>
      </w:pPr>
      <w:r>
        <w:t>Statistical analysis</w:t>
      </w:r>
    </w:p>
    <w:p w14:paraId="745CFDCD" w14:textId="053C1215" w:rsidR="0027008C" w:rsidRDefault="0027008C" w:rsidP="0027008C">
      <w:pPr>
        <w:ind w:firstLine="720"/>
      </w:pPr>
      <w:r w:rsidRPr="00C2174E">
        <w:t xml:space="preserve">The combination of </w:t>
      </w:r>
      <w:r>
        <w:t xml:space="preserve">the six </w:t>
      </w:r>
      <w:r w:rsidRPr="00C2174E">
        <w:t xml:space="preserve">clustering </w:t>
      </w:r>
      <w:r>
        <w:t xml:space="preserve">techniques, five </w:t>
      </w:r>
      <w:r w:rsidRPr="00C2174E">
        <w:t xml:space="preserve">linkage </w:t>
      </w:r>
      <w:r>
        <w:t>methods</w:t>
      </w:r>
      <w:r w:rsidRPr="00C2174E">
        <w:t xml:space="preserve"> and </w:t>
      </w:r>
      <w:r>
        <w:t xml:space="preserve">four ways of determining </w:t>
      </w:r>
      <w:r w:rsidRPr="00C2174E">
        <w:t>interaction strength</w:t>
      </w:r>
      <w:r>
        <w:t xml:space="preserve"> </w:t>
      </w:r>
      <w:r w:rsidRPr="00C2174E">
        <w:t xml:space="preserve">produced 120 </w:t>
      </w:r>
      <w:r>
        <w:t>ways of aggregating food webs.</w:t>
      </w:r>
      <w:r w:rsidRPr="00C2174E">
        <w:t xml:space="preserve"> For each of these aggregation methods, we studied their effects on </w:t>
      </w:r>
      <w:r w:rsidR="0089113F">
        <w:t xml:space="preserve">the </w:t>
      </w:r>
      <w:r w:rsidRPr="00C2174E">
        <w:t>indices</w:t>
      </w:r>
      <w:r w:rsidR="0089113F">
        <w:t xml:space="preserve"> of importance</w:t>
      </w:r>
      <w:r w:rsidRPr="00C2174E">
        <w:t xml:space="preserve">. </w:t>
      </w:r>
      <w:r>
        <w:t xml:space="preserve">In particular, we studied the correlation between the ranking of the nodes before and after the aggregation. This correlation was calculated by using </w:t>
      </w:r>
      <w:r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 a version of Kendall's rank correlation coefficient that makes adjustments for ties</w:t>
      </w:r>
      <w:r>
        <w:t xml:space="preserve"> </w:t>
      </w:r>
      <w:r>
        <w:fldChar w:fldCharType="begin" w:fldLock="1"/>
      </w:r>
      <w:r>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fldChar w:fldCharType="separate"/>
      </w:r>
      <w:r w:rsidRPr="00257265">
        <w:rPr>
          <w:noProof/>
        </w:rPr>
        <w:t>(Agresti, 2012)</w:t>
      </w:r>
      <w:r>
        <w:fldChar w:fldCharType="end"/>
      </w:r>
      <w:r>
        <w:t>.</w:t>
      </w:r>
      <w:r w:rsidRPr="00C2174E">
        <w:t xml:space="preserve"> For each </w:t>
      </w:r>
      <w:r>
        <w:t xml:space="preserve">combination of </w:t>
      </w:r>
      <w:r w:rsidRPr="00C2174E">
        <w:t>aggregation method and index</w:t>
      </w:r>
      <w:r w:rsidR="00F64C47">
        <w:t xml:space="preserve"> of importance</w:t>
      </w:r>
      <w:r w:rsidRPr="00C2174E">
        <w:t xml:space="preserve">,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fldChar w:fldCharType="begin" w:fldLock="1"/>
      </w:r>
      <w:r>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fldChar w:fldCharType="separate"/>
      </w:r>
      <w:r w:rsidRPr="00791232">
        <w:rPr>
          <w:noProof/>
        </w:rPr>
        <w:t>(Fisher, 1915)</w:t>
      </w:r>
      <w:r>
        <w:fldChar w:fldCharType="end"/>
      </w:r>
      <w:r>
        <w:t>.</w:t>
      </w:r>
      <w:r w:rsidRPr="00C2174E">
        <w:t xml:space="preserve"> </w:t>
      </w:r>
      <w:r>
        <w:t xml:space="preserve">For each fisher’s z mean, </w:t>
      </w:r>
      <w:r w:rsidRPr="00C2174E">
        <w:t xml:space="preserve">we found its </w:t>
      </w:r>
      <w:r>
        <w:t xml:space="preserve">95% </w:t>
      </w:r>
      <w:r w:rsidRPr="00C2174E">
        <w:t>confidence interval by bootstrapping</w:t>
      </w:r>
      <w:r>
        <w:t xml:space="preserve"> </w:t>
      </w:r>
      <w:r>
        <w:fldChar w:fldCharType="begin" w:fldLock="1"/>
      </w:r>
      <w:r>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fldChar w:fldCharType="separate"/>
      </w:r>
      <w:r w:rsidRPr="00791232">
        <w:rPr>
          <w:noProof/>
        </w:rPr>
        <w:t>(DiCiccio &amp; Efron, 1996)</w:t>
      </w:r>
      <w:r>
        <w:fldChar w:fldCharType="end"/>
      </w:r>
      <w:r w:rsidRPr="00C2174E">
        <w:t xml:space="preserve">. </w:t>
      </w:r>
      <w:r>
        <w:t xml:space="preserve">The fisher’s z means, and 95% confidence intervals were then back transformed to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nd bootstrapping were implemented in the Statistics and Machine Learning Toolbox for MATLAB </w:t>
      </w:r>
      <w:r>
        <w:fldChar w:fldCharType="begin" w:fldLock="1"/>
      </w:r>
      <w:r>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fldChar w:fldCharType="separate"/>
      </w:r>
      <w:r w:rsidRPr="00791232">
        <w:rPr>
          <w:noProof/>
        </w:rPr>
        <w:t>(Mathworks Inc., 2019)</w:t>
      </w:r>
      <w:r>
        <w:fldChar w:fldCharType="end"/>
      </w:r>
      <w:r w:rsidRPr="00C2174E">
        <w:t>.</w:t>
      </w:r>
    </w:p>
    <w:p w14:paraId="23756A73" w14:textId="77777777" w:rsidR="00390302" w:rsidRDefault="00390302">
      <w:pPr>
        <w:rPr>
          <w:b/>
          <w:bCs/>
          <w:kern w:val="36"/>
          <w:sz w:val="48"/>
          <w:szCs w:val="48"/>
        </w:rPr>
      </w:pPr>
      <w:r>
        <w:br w:type="page"/>
      </w:r>
    </w:p>
    <w:p w14:paraId="2E81A9D8" w14:textId="14FC05C1" w:rsidR="0027008C" w:rsidRDefault="0027008C" w:rsidP="0027008C">
      <w:pPr>
        <w:pStyle w:val="Heading1"/>
      </w:pPr>
      <w:r>
        <w:lastRenderedPageBreak/>
        <w:t>Results</w:t>
      </w:r>
    </w:p>
    <w:p w14:paraId="3F5D8D6C" w14:textId="77777777" w:rsidR="0027008C" w:rsidRPr="00655380" w:rsidRDefault="0027008C" w:rsidP="0027008C">
      <w:pPr>
        <w:pStyle w:val="Heading2"/>
      </w:pPr>
      <w:r>
        <w:t>Size of the clusters produced</w:t>
      </w:r>
    </w:p>
    <w:p w14:paraId="03074CCB" w14:textId="41FB5D51" w:rsidR="0027008C" w:rsidRDefault="0027008C" w:rsidP="0027008C">
      <w:pPr>
        <w:ind w:firstLine="720"/>
      </w:pPr>
      <w:r w:rsidRPr="00655380">
        <w:t xml:space="preserve">The </w:t>
      </w:r>
      <w:r>
        <w:t>7</w:t>
      </w:r>
      <w:r w:rsidRPr="00655380">
        <w:t>6 food webs</w:t>
      </w:r>
      <w:r>
        <w:t xml:space="preserve"> we used</w:t>
      </w:r>
      <w:r w:rsidRPr="00655380">
        <w:t xml:space="preserve"> had a median of 25.5 nodes (IQR = 16.0), with a minimum of 14 nodes and a maximum of 55 nodes </w:t>
      </w:r>
      <w:r w:rsidR="00864634">
        <w:t>(</w:t>
      </w:r>
      <w:r w:rsidRPr="00655380">
        <w:t>Figure</w:t>
      </w:r>
      <w:r>
        <w:t xml:space="preserve"> 1</w:t>
      </w:r>
      <w:r w:rsidR="00864634">
        <w:t>)</w:t>
      </w:r>
      <w:r>
        <w:t>.</w:t>
      </w:r>
      <w:r w:rsidRPr="00655380">
        <w:t xml:space="preserve"> </w:t>
      </w:r>
      <w:r w:rsidRPr="005E4445">
        <w:t xml:space="preserve">The </w:t>
      </w:r>
      <w:r>
        <w:t xml:space="preserve">median </w:t>
      </w:r>
      <w:r w:rsidRPr="005E4445">
        <w:t>size of the aggregated food web compared to the original one was 74.5% (IQR=10.8</w:t>
      </w:r>
      <w:r>
        <w:t>%</w:t>
      </w:r>
      <w:r w:rsidRPr="005E4445">
        <w:t xml:space="preserve">) for </w:t>
      </w:r>
      <w:r>
        <w:t xml:space="preserve">the </w:t>
      </w:r>
      <w:r w:rsidRPr="005E4445">
        <w:t>Jaccard</w:t>
      </w:r>
      <w:r>
        <w:t xml:space="preserve"> index</w:t>
      </w:r>
      <w:r w:rsidRPr="005E4445">
        <w:t>, 73% (IQR=7.2</w:t>
      </w:r>
      <w:r>
        <w:t>%</w:t>
      </w:r>
      <w:r w:rsidRPr="005E4445">
        <w:t xml:space="preserve">) for </w:t>
      </w:r>
      <w:r>
        <w:t xml:space="preserve">the </w:t>
      </w:r>
      <w:r w:rsidRPr="005E4445">
        <w:t>REGE</w:t>
      </w:r>
      <w:r>
        <w:t xml:space="preserve"> index</w:t>
      </w:r>
      <w:r w:rsidRPr="005E4445">
        <w:t xml:space="preserve">, 12.8% (IQR=6.5) for </w:t>
      </w:r>
      <w:r>
        <w:t xml:space="preserve">the </w:t>
      </w:r>
      <w:r w:rsidRPr="005E4445">
        <w:t>density</w:t>
      </w:r>
      <w:r>
        <w:t>-based modules</w:t>
      </w:r>
      <w:r w:rsidRPr="005E4445">
        <w:t>, 35.8% (IQR=21.3</w:t>
      </w:r>
      <w:r>
        <w:t>%</w:t>
      </w:r>
      <w:r w:rsidRPr="005E4445">
        <w:t xml:space="preserve">) for </w:t>
      </w:r>
      <w:r>
        <w:t xml:space="preserve">the </w:t>
      </w:r>
      <w:r w:rsidRPr="005E4445">
        <w:t>prey</w:t>
      </w:r>
      <w:r>
        <w:t>-based modules</w:t>
      </w:r>
      <w:r w:rsidRPr="005E4445">
        <w:t>, 72.1% (IQR=29.6</w:t>
      </w:r>
      <w:r>
        <w:t>%</w:t>
      </w:r>
      <w:r w:rsidRPr="005E4445">
        <w:t xml:space="preserve">) for </w:t>
      </w:r>
      <w:r>
        <w:t xml:space="preserve">the </w:t>
      </w:r>
      <w:r w:rsidRPr="005E4445">
        <w:t>predator</w:t>
      </w:r>
      <w:r>
        <w:t>-based modules and</w:t>
      </w:r>
      <w:r w:rsidRPr="005E4445">
        <w:t xml:space="preserve"> 15.8% (IQR=6.5</w:t>
      </w:r>
      <w:r>
        <w:t>%</w:t>
      </w:r>
      <w:r w:rsidRPr="005E4445">
        <w:t xml:space="preserve">) for </w:t>
      </w:r>
      <w:r>
        <w:t xml:space="preserve">the </w:t>
      </w:r>
      <w:r w:rsidRPr="005E4445">
        <w:t>group</w:t>
      </w:r>
      <w:r>
        <w:t xml:space="preserve"> model</w:t>
      </w:r>
      <w:r w:rsidR="00113C33">
        <w:t xml:space="preserve"> (</w:t>
      </w:r>
      <w:r>
        <w:t>Figure 2 and 6</w:t>
      </w:r>
      <w:r w:rsidR="00113C33">
        <w:t>)</w:t>
      </w:r>
      <w:r>
        <w:t>.</w:t>
      </w:r>
    </w:p>
    <w:p w14:paraId="5F01C52A" w14:textId="2B85812D" w:rsidR="009F08E3" w:rsidRDefault="0027008C" w:rsidP="0027008C">
      <w:pPr>
        <w:pStyle w:val="Heading2"/>
      </w:pPr>
      <w:r>
        <w:t xml:space="preserve">Correlation of indices </w:t>
      </w:r>
      <w:r w:rsidR="00CD7821">
        <w:t xml:space="preserve">of importance </w:t>
      </w:r>
      <w:r>
        <w:t>before and after the aggregation</w:t>
      </w:r>
    </w:p>
    <w:p w14:paraId="4774860E" w14:textId="5B1CA9E7" w:rsidR="00C91037" w:rsidRDefault="0027008C" w:rsidP="004661E8">
      <w:r>
        <w:t>The correlation between the ranking before and after the aggregation can be seen in Figure 3.</w:t>
      </w:r>
      <w:r w:rsidR="00A74DC4">
        <w:t xml:space="preserve"> </w:t>
      </w:r>
      <w:r w:rsidR="00372F02">
        <w:t xml:space="preserve">By </w:t>
      </w:r>
      <w:r>
        <w:t>focus</w:t>
      </w:r>
      <w:r w:rsidR="00372F02">
        <w:t>ing</w:t>
      </w:r>
      <w:r>
        <w:t xml:space="preserve"> only on the clustering method and ignor</w:t>
      </w:r>
      <w:r w:rsidR="00B715A2">
        <w:t xml:space="preserve">ing </w:t>
      </w:r>
      <w:r>
        <w:t>the linkage method and the interaction strength method, we can select the best clustering for each combination of centrality indices and clustering methods.</w:t>
      </w:r>
      <w:r w:rsidR="000D22A5">
        <w:t xml:space="preserve"> </w:t>
      </w:r>
      <w:r w:rsidR="00C0586B">
        <w:t xml:space="preserve">This provides us with a clearer </w:t>
      </w:r>
      <w:r w:rsidR="00A74DC4">
        <w:t xml:space="preserve">heat map. See Figure 4. </w:t>
      </w:r>
      <w:r w:rsidR="005160F5">
        <w:t xml:space="preserve">Ranking the clustering algorithms in Figure 4 </w:t>
      </w:r>
      <w:r w:rsidR="00DD6D26">
        <w:t xml:space="preserve">produces Table 1. </w:t>
      </w:r>
      <w:r>
        <w:t>Density modularity always ranked as the worst clustering algorithm. Prey-based modules and group model were always ranked as either fourth or fifth.</w:t>
      </w:r>
      <w:r w:rsidR="006D24F4">
        <w:t xml:space="preserve"> Except for betweenness centrality and contrastatus, </w:t>
      </w:r>
      <w:r w:rsidR="006D3AB6">
        <w:t>the clustering of predator modules ranked consistently as third.</w:t>
      </w:r>
      <w:r w:rsidR="0030694A">
        <w:t xml:space="preserve"> </w:t>
      </w:r>
      <w:r>
        <w:t xml:space="preserve">Excluding </w:t>
      </w:r>
      <w:r w:rsidR="00DD2CB7">
        <w:t xml:space="preserve">the results of </w:t>
      </w:r>
      <w:r>
        <w:t>contr</w:t>
      </w:r>
      <w:r w:rsidR="0030694A">
        <w:t>a</w:t>
      </w:r>
      <w:r>
        <w:t xml:space="preserve">status, the </w:t>
      </w:r>
      <w:r w:rsidR="00601D9E">
        <w:t xml:space="preserve">hierarchical clustering </w:t>
      </w:r>
      <w:r w:rsidR="00042811">
        <w:t xml:space="preserve">based on </w:t>
      </w:r>
      <w:r>
        <w:t>Jaccard index and REGE index were always ranked as the best clustering methods.</w:t>
      </w:r>
      <w:r w:rsidR="00BF48D0">
        <w:t xml:space="preserve"> </w:t>
      </w:r>
      <w:r>
        <w:t>Jaccard index was better than REGE for weighted and unweighted species uniqueness, unweighted topological importance, degree centrality, closeness centrality, and betweenness centrality. REGE was better for weighted topological importance and weighted degree centrality. Status index and keystone index were maintained better either by Jaccard or by REGE according to which index of those two families we considered</w:t>
      </w:r>
      <w:r w:rsidR="00C91037">
        <w:t>.</w:t>
      </w:r>
      <w:r w:rsidR="00B36745">
        <w:t xml:space="preserve"> </w:t>
      </w:r>
      <w:r w:rsidR="008821D7">
        <w:t>We can qualitatively say that the correlation</w:t>
      </w:r>
      <w:r w:rsidR="008821D7" w:rsidRPr="00FE1C7C">
        <w:t xml:space="preserve"> between the ranking before and after the aggregation seems to </w:t>
      </w:r>
      <w:r w:rsidR="008821D7">
        <w:t>increase with the size of the aggregated food web.</w:t>
      </w:r>
    </w:p>
    <w:p w14:paraId="75BAC9BE" w14:textId="19DA7443" w:rsidR="00C91037" w:rsidRDefault="00C91037" w:rsidP="00C91037">
      <w:pPr>
        <w:pBdr>
          <w:bottom w:val="single" w:sz="6" w:space="1" w:color="auto"/>
        </w:pBdr>
        <w:ind w:firstLine="720"/>
      </w:pPr>
    </w:p>
    <w:p w14:paraId="5F7791F2" w14:textId="77777777" w:rsidR="00C042A8" w:rsidRDefault="00C042A8">
      <w:pPr>
        <w:rPr>
          <w:b/>
          <w:bCs/>
          <w:kern w:val="36"/>
          <w:sz w:val="48"/>
          <w:szCs w:val="48"/>
        </w:rPr>
      </w:pPr>
      <w:r>
        <w:br w:type="page"/>
      </w:r>
    </w:p>
    <w:p w14:paraId="326B1001" w14:textId="0166A44E" w:rsidR="00CA4C6D" w:rsidRDefault="0027008C" w:rsidP="00136557">
      <w:pPr>
        <w:pStyle w:val="Heading1"/>
      </w:pPr>
      <w:r>
        <w:lastRenderedPageBreak/>
        <w:t>Discussion</w:t>
      </w:r>
    </w:p>
    <w:p w14:paraId="4424258E" w14:textId="5E40064F" w:rsidR="00B75666" w:rsidRDefault="002A3ABE" w:rsidP="002A3ABE">
      <w:r>
        <w:tab/>
        <w:t xml:space="preserve">The aggregation of nodes in food webs is an old problem, dating </w:t>
      </w:r>
      <w:r w:rsidR="00F83386">
        <w:t xml:space="preserve">back at least to the beginning of the </w:t>
      </w:r>
      <w:r w:rsidR="00892E83">
        <w:t>19</w:t>
      </w:r>
      <w:r w:rsidR="00F83386">
        <w:t xml:space="preserve">80s (e.g., </w:t>
      </w:r>
      <w:r w:rsidR="00F83386">
        <w:fldChar w:fldCharType="begin" w:fldLock="1"/>
      </w:r>
      <w:r w:rsidR="008035DB">
        <w:instrText>ADDIN CSL_CITATION {"citationItems":[{"id":"ITEM-1","itemData":{"author":[{"dropping-particle":"","family":"Pimm","given":"Stuart L","non-dropping-particle":"","parse-names":false,"suffix":""}],"container-title":"Food webs","id":"ITEM-1","issued":{"date-parts":[["1982"]]},"number-of-pages":"1-11","publisher":"Springer","publisher-place":"London","title":"Food webs","type":"book"},"uris":["http://www.mendeley.com/documents/?uuid=fadc293e-6967-476b-b61e-ed17b03665bf"]}],"mendeley":{"formattedCitation":"(Pimm, 1982)","manualFormatting":"Pimm (1982)","plainTextFormattedCitation":"(Pimm, 1982)","previouslyFormattedCitation":"(Pimm, 1982)"},"properties":{"noteIndex":0},"schema":"https://github.com/citation-style-language/schema/raw/master/csl-citation.json"}</w:instrText>
      </w:r>
      <w:r w:rsidR="00F83386">
        <w:fldChar w:fldCharType="separate"/>
      </w:r>
      <w:r w:rsidR="00F83386" w:rsidRPr="00F83386">
        <w:rPr>
          <w:noProof/>
        </w:rPr>
        <w:t xml:space="preserve">Pimm </w:t>
      </w:r>
      <w:r w:rsidR="00F83386">
        <w:rPr>
          <w:noProof/>
        </w:rPr>
        <w:t>(</w:t>
      </w:r>
      <w:r w:rsidR="00F83386" w:rsidRPr="00F83386">
        <w:rPr>
          <w:noProof/>
        </w:rPr>
        <w:t>1982)</w:t>
      </w:r>
      <w:r w:rsidR="00F83386">
        <w:fldChar w:fldCharType="end"/>
      </w:r>
      <w:r w:rsidR="00F83386">
        <w:t xml:space="preserve">). </w:t>
      </w:r>
      <w:r w:rsidR="00EA0A73">
        <w:t>Multiple</w:t>
      </w:r>
      <w:r w:rsidR="00706B3F">
        <w:t xml:space="preserve"> studies investigated the effect of different types of aggregation </w:t>
      </w:r>
      <w:r w:rsidR="00244C21">
        <w:t xml:space="preserve">on food web properties, such as connectance, </w:t>
      </w:r>
      <w:r w:rsidR="008D6EC7">
        <w:t>food chain length and ratio between bottom, intermediate and top species</w:t>
      </w:r>
      <w:r w:rsidR="008035DB">
        <w:t xml:space="preserve"> </w:t>
      </w:r>
      <w:r w:rsidR="008035DB">
        <w:fldChar w:fldCharType="begin" w:fldLock="1"/>
      </w:r>
      <w:r w:rsidR="00F65FD1">
        <w:instrText>ADDIN CSL_CITATION {"citationItems":[{"id":"ITEM-1","itemData":{"DOI":"10.1007/s004420050310","ISSN":"00298549","abstract":"Historically, ecologists have been more interested in organisms feeding at the tops of food chains than in organisms feeding at or near the bottom. The problem of taxonomic and trophic inconsistency within and among described food webs is central to criticisms of contemporary food web research. To study the effects of taxonomic and trophic aggregation on food web properties, 38 published food webs, each containing a large fraction of investigator-defined biological species, were systematically aggregated by taxonomy and trophic (functional) group similarity. During each step of taxonomic and trophic aggregation, eight food web properties (MIN, MAX, mean chain lengths; the fractions of basal, intermediate and top species; the ratio of all links by the total number of species, L/S; and rigid circuits) were calculated and their departures from the original, unaggregated version were recorded. We found only two properties showing wide systematic departure from initial values after both taxonomic and trophic group aggregation: the fraction of basal species and L/S. One reason for the relative 'constancy' of the six other properties was due in part to large numbers of trophically equivalent species (species with identical sets of prey and predators) found in these and other published webs. In the 38 webs, the average number of trophically equivalent species was 45% and ranged from a low of 13% in aquatic webs to a high of 71% in certain terrestrial systems (i.e., carrion webs). Six of the eight properties (MIN, MAX and mean chain lengths, the fractions of top and basal species, and the L/S ratio) were found to be more sensitive to taxonomic than to trophic aggregation. The relatively smaller variations observed in trophically lumped versions suggest that food web properties more aptly reflect functional, rather than taxonomic, attributes of real food webs. These findings parallel earlier trophic-based results, and bolster the conclusion that uneven lumping of taxonomic and trophic groups in published food web reports do not modify markedly the scaling behaviour of most of their descriptive properties.","author":[{"dropping-particle":"","family":"Sugihara","given":"George","non-dropping-particle":"","parse-names":false,"suffix":""},{"dropping-particle":"","family":"Bersier","given":"Louis Félix","non-dropping-particle":"","parse-names":false,"suffix":""},{"dropping-particle":"","family":"Schoenly","given":"Kenneth","non-dropping-particle":"","parse-names":false,"suffix":""}],"container-title":"Oecologia","id":"ITEM-1","issue":"2","issued":{"date-parts":[["1997"]]},"page":"272-284","title":"Effects of taxonomic and trophic aggregation on food web properties","type":"article-journal","volume":"112"},"uris":["http://www.mendeley.com/documents/?uuid=21225626-56ac-41b0-95fd-646d1e6c8de8"]},{"id":"ITEM-2","itemData":{"DOI":"10.1126/science.2740915","ISSN":"00368075","PMID":"2740915","abstract":"The robustness of five common food web properties is examined by varying the resolution of the data through aggregation of trophic groupings. A surprising constancy in each of these properties is revealed as webs are collapsed down to approximately half their original size. This analysis of 60 invertebrate-dominated community food webs confirms the existence of all but one of these properties in such webs and addresses a common concern held by critics of food web theory that observed food web properties may be sensitive to trophic aggregation. The food web statistics (chain length; predator/prey ratio; fraction of top, intermediate, and bottom species; and rigid circuits) are scaling in the sense that they remain roughly invariant over a wide range of data resolution. As such, within present standards of reporting food web data, these statistics may be used to compare systems whose trophic data are resolved differently within a factor of 2.","author":[{"dropping-particle":"","family":"Sugihara","given":"George","non-dropping-particle":"","parse-names":false,"suffix":""},{"dropping-particle":"","family":"Schoenly","given":"Kenneth","non-dropping-particle":"","parse-names":false,"suffix":""},{"dropping-particle":"","family":"Trombla","given":"Alan","non-dropping-particle":"","parse-names":false,"suffix":""}],"container-title":"Science","id":"ITEM-2","issue":"4913","issued":{"date-parts":[["1989"]]},"page":"48-52","title":"Scale invariance in food web properties","type":"article-journal","volume":"245"},"uris":["http://www.mendeley.com/documents/?uuid=1a5ff2f5-8fb3-4b79-8df2-abec71aa99cc"]},{"id":"ITEM-3","itemData":{"author":[{"dropping-particle":"","family":"Martinez","given":"Neo D.","non-dropping-particle":"","parse-names":false,"suffix":""}],"container-title":"Ecological Monographs","id":"ITEM-3","issue":"4","issued":{"date-parts":[["1991"]]},"page":"367-392","title":"Artifacts or Attributes ? Effects of Resolution on the Little Rock Lake Food Web","type":"article-journal","volume":"61"},"uris":["http://www.mendeley.com/documents/?uuid=0f1334c5-6644-43a7-9284-0d85317706aa"]},{"id":"ITEM-4","itemData":{"author":[{"dropping-particle":"","family":"Martinez","given":"Neo D.","non-dropping-particle":"","parse-names":false,"suffix":""}],"container-title":"Oikos","id":"ITEM-4","issue":"3","issued":{"date-parts":[["1993"]]},"page":"403-412","title":"Effects of Resolution on Food Web Structure","type":"article-journal","volume":"66"},"uris":["http://www.mendeley.com/documents/?uuid=31a3d878-b05a-42e7-924a-604b9b92921c"]},{"id":"ITEM-5","itemData":{"DOI":"10.2307/5416","ISSN":"0021879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U.K. SUMMARY (1) The properties of a large and well-documented estuarine food web are examined to see how closely they conform to the patterns described for food webs in general. Average food-chain lengths are longer and the degree of omnivory is higher than for the majority of published webs. The web is similar to others in the proportions of top, intermediate and basal species and the links between them, and in the relation-ships between the number of trophic links and web size and between the number of predators and the number of prey. (2) The effects of taxonomic resolution on web properties are examined by progressively aggregating web elements into coarser taxonomic classes. Aggregation resulted in a marked reduction in average food-chain length and reproduced the relationship between the number of trophic links and the number of species and between the number of predators and the number of prey. The proportions of top, intermediate and basal species and the proportions of links between these groupings were insensitive to our aggregation procedure.","author":[{"dropping-particle":"","family":"Hall","given":"S.J.","non-dropping-particle":"","parse-names":false,"suffix":""},{"dropping-particle":"","family":"Raffaelli","given":"D.","non-dropping-particle":"","parse-names":false,"suffix":""}],"container-title":"The Journal of Animal Ecology","id":"ITEM-5","issue":"3","issued":{"date-parts":[["1991"]]},"page":"823-841","title":"Food-Web Patterns: Lessons from a Species-Rich Web","type":"article-journal","volume":"60"},"uris":["http://www.mendeley.com/documents/?uuid=7750e005-856c-4d52-8bf2-bb562155e259"]}],"mendeley":{"formattedCitation":"(Hall &amp; Raffaelli, 1991; Martinez, 1991, 1993; Sugihara, Bersier, &amp; Schoenly, 1997; Sugihara, Schoenly, &amp; Trombla, 1989)","plainTextFormattedCitation":"(Hall &amp; Raffaelli, 1991; Martinez, 1991, 1993; Sugihara, Bersier, &amp; Schoenly, 1997; Sugihara, Schoenly, &amp; Trombla, 1989)","previouslyFormattedCitation":"(Hall &amp; Raffaelli, 1991; Martinez, 1991, 1993; Sugihara, Bersier, &amp; Schoenly, 1997; Sugihara, Schoenly, &amp; Trombla, 1989)"},"properties":{"noteIndex":0},"schema":"https://github.com/citation-style-language/schema/raw/master/csl-citation.json"}</w:instrText>
      </w:r>
      <w:r w:rsidR="008035DB">
        <w:fldChar w:fldCharType="separate"/>
      </w:r>
      <w:r w:rsidR="00030864" w:rsidRPr="00030864">
        <w:rPr>
          <w:noProof/>
        </w:rPr>
        <w:t>(Hall &amp; Raffaelli, 1991; Martinez, 1991, 1993; Sugihara, Bersier, &amp; Schoenly, 1997; Sugihara, Schoenly, &amp; Trombla, 1989)</w:t>
      </w:r>
      <w:r w:rsidR="008035DB">
        <w:fldChar w:fldCharType="end"/>
      </w:r>
      <w:r w:rsidR="00030864">
        <w:t xml:space="preserve">. </w:t>
      </w:r>
      <w:r w:rsidR="007C382A">
        <w:t xml:space="preserve">Not much attention, however, has been given to the effects </w:t>
      </w:r>
      <w:r w:rsidR="00EB5A17">
        <w:t xml:space="preserve">that aggregation has on our ability to find keystone species inside the food web. </w:t>
      </w:r>
      <w:r w:rsidR="00F65FD1">
        <w:fldChar w:fldCharType="begin" w:fldLock="1"/>
      </w:r>
      <w:r w:rsidR="003A4F1D">
        <w:instrText>ADDIN CSL_CITATION {"citationItems":[{"id":"ITEM-1","itemData":{"DOI":"10.1093/icesjms/fst047","ISSN":"10543139","abstract":"Ecosystem models have been developed for many marine systems to provide guidance on fisheries management strategies that protect key ecological functions. These models are commonly \"recycled\", i.e. applied to new questions or policy concerns after the initial phase of model development, testing, and application. Because decisions about the model structure are typically based on the intended model use, it is important to recognize limits in the capacity of models to address questions for which they were not specifically designed. Here, we evaluate existing foodweb models in the context of their ability to identify key forage species in foodwebs and to test management strategies for fisheries that target them. We find that the depth and breadth with which predator species are represented are commonly insufficient for evaluating sensitivities of predator populations to forage fish depletion. We demonstrate that aggregating predator species into functional groups creates bias in foodweb metrics such as connectance. Models also varied considerably with respect to the extent that they have been tuned or fitted to retrospective patterns and the degree to which key sensitivities are identified. We use this case study to provide several general recommendations when \"recycling\" ecosystem and foodweb models. Briefly, we suggest as routine procedure careful scrutiny of structural model attributes, of scales at which ecological processes are included, and quality of fits for key functional groups. © 2013 International Council for the Exploration of the Sea. Published by Oxford University Press. All rights reserved.","author":[{"dropping-particle":"","family":"Essington","given":"Timothy E.","non-dropping-particle":"","parse-names":false,"suffix":""},{"dropping-particle":"","family":"Plagányi","given":"Éva E.","non-dropping-particle":"","parse-names":false,"suffix":""}],"container-title":"ICES Journal of Marine Science","id":"ITEM-1","issue":"1","issued":{"date-parts":[["2014"]]},"title":"Pitfalls and guidelines for \"recycling\" models for ecosystem-based fisheries management: Evaluating model suitability for forage fish fisheries","type":"article-journal","volume":"71"},"uris":["http://www.mendeley.com/documents/?uuid=f0c5193a-a692-3c41-9885-8881005be6e8"]},{"id":"ITEM-2","itemData":{"DOI":"10.1016/j.fishres.2014.05.011","ISSN":"01657836","abstract":"A novel method for identifying \"key\" prey species such as forage fish, upon which upper trophic level predators depend, is proposed. Forage fish fisheries collectively constitute 30% of global fishery landings and are important prey for other fished species as well as marine mammals and seabirds. The SURF index (SUpportive Role to Fishery ecosystems) for each prey species weights food web connectance by the importance of trophic connections, so that higher scores indicate a greater potential for indirect food web effects of forage fish fisheries. We show that the SURF index is less sensitive to choices on degree of taxonomic aggregation of analysis than typical connectance measures. Moreover, we show that SURF provides more robust predictions of which species have greatest effects on other food web components. This rapid and empirically based method has utility in ensuring that management plans for these species take into account the broader ecosystem impacts of different harvest levels. © 2014 Elsevier B.V.","author":[{"dropping-particle":"","family":"Plagányi","given":"Éva E.","non-dropping-particle":"","parse-names":false,"suffix":""},{"dropping-particle":"","family":"Essington","given":"Timothy E.","non-dropping-particle":"","parse-names":false,"suffix":""}],"container-title":"Fisheries Research","id":"ITEM-2","issued":{"date-parts":[["2014"]]},"page":"68-74","publisher":"Elsevier B.V.","title":"When the SURFs up, forage fish are key","type":"article-journal","volume":"159"},"uris":["http://www.mendeley.com/documents/?uuid=c21ee86b-7b97-47cb-9b5b-ccaab2dd4a3c"]}],"mendeley":{"formattedCitation":"(Essington &amp; Plagányi, 2014; Plagányi &amp; Essington, 2014)","manualFormatting":"Essington &amp; Plagányi, (2014) and Plagányi &amp; Essington, (2014)","plainTextFormattedCitation":"(Essington &amp; Plagányi, 2014; Plagányi &amp; Essington, 2014)","previouslyFormattedCitation":"(Essington &amp; Plagányi, 2014; Plagányi &amp; Essington, 2014)"},"properties":{"noteIndex":0},"schema":"https://github.com/citation-style-language/schema/raw/master/csl-citation.json"}</w:instrText>
      </w:r>
      <w:r w:rsidR="00F65FD1">
        <w:fldChar w:fldCharType="separate"/>
      </w:r>
      <w:r w:rsidR="00F65FD1" w:rsidRPr="00F65FD1">
        <w:rPr>
          <w:noProof/>
        </w:rPr>
        <w:t xml:space="preserve">Essington &amp; Plagányi, </w:t>
      </w:r>
      <w:r w:rsidR="00F65FD1">
        <w:rPr>
          <w:noProof/>
        </w:rPr>
        <w:t>(</w:t>
      </w:r>
      <w:r w:rsidR="00F65FD1" w:rsidRPr="00F65FD1">
        <w:rPr>
          <w:noProof/>
        </w:rPr>
        <w:t>2014</w:t>
      </w:r>
      <w:r w:rsidR="00F65FD1">
        <w:rPr>
          <w:noProof/>
        </w:rPr>
        <w:t>) and</w:t>
      </w:r>
      <w:r w:rsidR="00F65FD1" w:rsidRPr="00F65FD1">
        <w:rPr>
          <w:noProof/>
        </w:rPr>
        <w:t xml:space="preserve"> Plagányi &amp; Essington, </w:t>
      </w:r>
      <w:r w:rsidR="00F65FD1">
        <w:rPr>
          <w:noProof/>
        </w:rPr>
        <w:t>(</w:t>
      </w:r>
      <w:r w:rsidR="00F65FD1" w:rsidRPr="00F65FD1">
        <w:rPr>
          <w:noProof/>
        </w:rPr>
        <w:t>2014)</w:t>
      </w:r>
      <w:r w:rsidR="00F65FD1">
        <w:fldChar w:fldCharType="end"/>
      </w:r>
      <w:r w:rsidR="00F65FD1">
        <w:t xml:space="preserve"> </w:t>
      </w:r>
      <w:r w:rsidR="00365C44">
        <w:t xml:space="preserve">tried to investigate this </w:t>
      </w:r>
      <w:r w:rsidR="00963891">
        <w:t>topic</w:t>
      </w:r>
      <w:r w:rsidR="009A1CC5">
        <w:t xml:space="preserve">; the former through the study of changes in degree centrality and in the </w:t>
      </w:r>
      <w:r w:rsidR="00FA682B">
        <w:t xml:space="preserve">consumer species </w:t>
      </w:r>
      <w:proofErr w:type="gramStart"/>
      <w:r w:rsidR="004340A6">
        <w:t>biomass:</w:t>
      </w:r>
      <w:r w:rsidR="00FA682B">
        <w:t>total</w:t>
      </w:r>
      <w:proofErr w:type="gramEnd"/>
      <w:r w:rsidR="00FA682B">
        <w:t xml:space="preserve"> consumer biomass ratio </w:t>
      </w:r>
      <w:r w:rsidR="00200987">
        <w:t>and the latter through the SURF index (an index used to find important forage fish</w:t>
      </w:r>
      <w:r w:rsidR="0031677D">
        <w:t xml:space="preserve"> species</w:t>
      </w:r>
      <w:r w:rsidR="00E17868">
        <w:t xml:space="preserve">). </w:t>
      </w:r>
      <w:r w:rsidR="00646E09">
        <w:t xml:space="preserve">These, however, </w:t>
      </w:r>
      <w:r w:rsidR="004340A6">
        <w:t xml:space="preserve">focused on indices that </w:t>
      </w:r>
      <w:r w:rsidR="00EC5331">
        <w:t xml:space="preserve">are rarely used in keystone species research and did not </w:t>
      </w:r>
      <w:r w:rsidR="00E74401">
        <w:t xml:space="preserve">compare </w:t>
      </w:r>
      <w:r w:rsidR="002B4233">
        <w:t xml:space="preserve">the effect of </w:t>
      </w:r>
      <w:r w:rsidR="00E74401">
        <w:t xml:space="preserve">different aggregation methods. </w:t>
      </w:r>
    </w:p>
    <w:p w14:paraId="114C4D4A" w14:textId="4B750DA6" w:rsidR="00F83386" w:rsidRPr="002A3ABE" w:rsidRDefault="00E74401" w:rsidP="00B75666">
      <w:pPr>
        <w:ind w:firstLine="720"/>
      </w:pPr>
      <w:r>
        <w:t xml:space="preserve">In this paper, we </w:t>
      </w:r>
      <w:r w:rsidR="004A2E0E">
        <w:t xml:space="preserve">study the effects of aggregation on the most used indices in keystone species research. </w:t>
      </w:r>
      <w:r w:rsidR="00AA016A">
        <w:t xml:space="preserve">The aggregation methods that we compared were the widely used hierarchical clustering using Jaccard index and REGE index, as well as </w:t>
      </w:r>
      <w:r w:rsidR="00B558A2">
        <w:t xml:space="preserve">directed modularity maximisation, </w:t>
      </w:r>
      <w:r w:rsidR="004E1B93">
        <w:t xml:space="preserve">prey-based modularity maximisation, predator-based modularity maximisation, and clustering through the group model. </w:t>
      </w:r>
      <w:r w:rsidR="00FB6813">
        <w:t xml:space="preserve">The latter four </w:t>
      </w:r>
      <w:r w:rsidR="00695237">
        <w:t xml:space="preserve">are </w:t>
      </w:r>
      <w:r w:rsidR="00A421FD">
        <w:t xml:space="preserve">normally </w:t>
      </w:r>
      <w:r w:rsidR="006318D5">
        <w:t>used for community detection</w:t>
      </w:r>
      <w:r w:rsidR="00A421FD">
        <w:t>,</w:t>
      </w:r>
      <w:r w:rsidR="007710D8">
        <w:t xml:space="preserve"> </w:t>
      </w:r>
      <w:r w:rsidR="00B75666">
        <w:t>but we explored the possibility of using them in the future for data aggregation.</w:t>
      </w:r>
    </w:p>
    <w:p w14:paraId="2EE06362" w14:textId="43E9BA16" w:rsidR="007D4FEE" w:rsidRDefault="0027008C" w:rsidP="008A7241">
      <w:pPr>
        <w:pBdr>
          <w:bottom w:val="single" w:sz="6" w:space="31" w:color="auto"/>
        </w:pBdr>
        <w:ind w:firstLine="720"/>
      </w:pPr>
      <w:r>
        <w:t>Our</w:t>
      </w:r>
      <w:r w:rsidRPr="001A6B77">
        <w:t xml:space="preserve"> results show that different aggregation methods maintain the relative importance of species in different ways.</w:t>
      </w:r>
      <w:r>
        <w:t xml:space="preserve"> </w:t>
      </w:r>
      <w:r w:rsidR="00113640">
        <w:t>Therefore</w:t>
      </w:r>
      <w:r w:rsidR="0074126A">
        <w:t xml:space="preserve">, </w:t>
      </w:r>
      <w:r w:rsidR="007F5E2B">
        <w:t xml:space="preserve">they have different </w:t>
      </w:r>
      <w:r w:rsidR="00A87116">
        <w:t xml:space="preserve">potential of changing the keystone species of the food web (Figure 5). </w:t>
      </w:r>
      <w:r>
        <w:t>Except for</w:t>
      </w:r>
      <w:r w:rsidRPr="001A6B77">
        <w:t xml:space="preserve"> the controstatus index (</w:t>
      </w:r>
      <m:oMath>
        <m:r>
          <w:rPr>
            <w:rFonts w:ascii="Cambria Math" w:hAnsi="Cambria Math"/>
          </w:rPr>
          <m:t>s’</m:t>
        </m:r>
      </m:oMath>
      <w:r w:rsidRPr="001A6B77">
        <w:t xml:space="preserve">), hierarchical clustering with </w:t>
      </w:r>
      <w:r>
        <w:t xml:space="preserve">the </w:t>
      </w:r>
      <w:r w:rsidRPr="001A6B77">
        <w:t xml:space="preserve">Jaccard index and hierarchical clustering with </w:t>
      </w:r>
      <w:r>
        <w:t xml:space="preserve">the </w:t>
      </w:r>
      <w:r w:rsidRPr="001A6B77">
        <w:t xml:space="preserve">REGE index outperformed the other methods. </w:t>
      </w:r>
      <w:r>
        <w:t>When choosing between these two methods, however, we need to consider that n</w:t>
      </w:r>
      <w:r w:rsidRPr="001A6B77">
        <w:t xml:space="preserve">ot all indices have the same </w:t>
      </w:r>
      <w:r>
        <w:t>power</w:t>
      </w:r>
      <w:r w:rsidRPr="001A6B77">
        <w:t xml:space="preserve"> </w:t>
      </w:r>
      <w:r>
        <w:t xml:space="preserve">to predict </w:t>
      </w:r>
      <w:r w:rsidRPr="001A6B77">
        <w:t>keystone species.</w:t>
      </w:r>
      <w:r w:rsidR="009B6368">
        <w:t xml:space="preserve"> </w:t>
      </w:r>
      <w:r w:rsidR="00D25067">
        <w:fldChar w:fldCharType="begin" w:fldLock="1"/>
      </w:r>
      <w:r w:rsidR="00693D50">
        <w:instrText>ADDIN CSL_CITATION {"citationItems":[{"id":"ITEM-1","itemData":{"DOI":"10.1016/j.ecolind.2021.107617","author":[{"dropping-particle":"","family":"Gouveia","given":"Catarina","non-dropping-particle":"","parse-names":false,"suffix":""},{"dropping-particle":"","family":"Móréh","given":"Ágnes","non-dropping-particle":"","parse-names":false,"suffix":""},{"dropping-particle":"","family":"Jordán","given":"Ferenc","non-dropping-particle":"","parse-names":false,"suffix":""}],"container-title":"Ecological Indicators","id":"ITEM-1","issued":{"date-parts":[["2021"]]},"page":"107617","title":"Combining centrality indices: maximizing the predictability of keystone species in food webs","type":"article-journal","volume":"126"},"uris":["http://www.mendeley.com/documents/?uuid=eed3a219-04b9-4e62-9d5f-ad759dc62080"]}],"mendeley":{"formattedCitation":"(Gouveia, Móréh, &amp; Jordán, 2021)","manualFormatting":"Gouveia, Móréh, &amp; Jordán (2021)","plainTextFormattedCitation":"(Gouveia, Móréh, &amp; Jordán, 2021)","previouslyFormattedCitation":"(Gouveia, Móréh, &amp; Jordán, 2021)"},"properties":{"noteIndex":0},"schema":"https://github.com/citation-style-language/schema/raw/master/csl-citation.json"}</w:instrText>
      </w:r>
      <w:r w:rsidR="00D25067">
        <w:fldChar w:fldCharType="separate"/>
      </w:r>
      <w:r w:rsidR="00D25067" w:rsidRPr="00D25067">
        <w:rPr>
          <w:noProof/>
        </w:rPr>
        <w:t xml:space="preserve">Gouveia, Móréh, &amp; Jordán </w:t>
      </w:r>
      <w:r w:rsidR="00D25067">
        <w:rPr>
          <w:noProof/>
        </w:rPr>
        <w:t>(</w:t>
      </w:r>
      <w:r w:rsidR="00D25067" w:rsidRPr="00D25067">
        <w:rPr>
          <w:noProof/>
        </w:rPr>
        <w:t>2021)</w:t>
      </w:r>
      <w:r w:rsidR="00D25067">
        <w:fldChar w:fldCharType="end"/>
      </w:r>
      <w:r w:rsidR="00D25067">
        <w:t xml:space="preserve"> </w:t>
      </w:r>
      <w:r w:rsidRPr="001A6B77">
        <w:t xml:space="preserve">looked at </w:t>
      </w:r>
      <w:r>
        <w:t xml:space="preserve">topological </w:t>
      </w:r>
      <w:r w:rsidRPr="001A6B77">
        <w:t xml:space="preserve">indices </w:t>
      </w:r>
      <w:r>
        <w:t xml:space="preserve">and how their findings correlated with the findings of the dynamical index keystoneness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fldChar w:fldCharType="separate"/>
      </w:r>
      <w:r w:rsidRPr="00496435">
        <w:rPr>
          <w:noProof/>
        </w:rPr>
        <w:t>(Libralato, Christensen, &amp; Pauly, 2006)</w:t>
      </w:r>
      <w:r>
        <w:fldChar w:fldCharType="end"/>
      </w:r>
      <w:r w:rsidRPr="001A6B77">
        <w:t xml:space="preserve">. </w:t>
      </w:r>
      <w:r w:rsidR="008E16FE">
        <w:t xml:space="preserve">They </w:t>
      </w:r>
      <w:r w:rsidRPr="001A6B77">
        <w:t>found that the most reliable topological index was the weighted degree</w:t>
      </w:r>
      <w:r w:rsidR="001101ED">
        <w:t xml:space="preserve"> centrality</w:t>
      </w:r>
      <w:r w:rsidRPr="001A6B77">
        <w:t xml:space="preserve"> (</w:t>
      </w:r>
      <w:r w:rsidR="00932A0E">
        <w:t>w</w:t>
      </w:r>
      <w:r w:rsidRPr="001A6B77">
        <w:t xml:space="preserve">DC). </w:t>
      </w:r>
      <w:r w:rsidR="00371AB8">
        <w:t>This</w:t>
      </w:r>
      <w:r w:rsidRPr="001A6B77">
        <w:t xml:space="preserve"> could predict the most important species</w:t>
      </w:r>
      <w:r>
        <w:t xml:space="preserve"> for dynamic processes</w:t>
      </w:r>
      <w:r w:rsidR="00BC4CE8">
        <w:t xml:space="preserve"> in</w:t>
      </w:r>
      <w:r w:rsidRPr="001A6B77">
        <w:t xml:space="preserve"> 70.1% of the </w:t>
      </w:r>
      <w:r w:rsidR="007C1211">
        <w:t>cases</w:t>
      </w:r>
      <w:r w:rsidRPr="001A6B77">
        <w:t xml:space="preserve">. </w:t>
      </w:r>
      <w:r w:rsidR="00A61A27">
        <w:t xml:space="preserve">It was followed by a combination of </w:t>
      </w:r>
      <w:r w:rsidR="00D575E2">
        <w:t>wDC</w:t>
      </w:r>
      <w:r w:rsidR="00A61A27">
        <w:t xml:space="preserve"> and </w:t>
      </w:r>
      <w:r w:rsidR="00A61A27" w:rsidRPr="001A6B77">
        <w:t>the 5-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00A61A27" w:rsidRPr="001A6B77">
        <w:t>)</w:t>
      </w:r>
      <w:r w:rsidR="00A61A27">
        <w:t xml:space="preserve">, which increased this percentage to 78.4%. </w:t>
      </w:r>
      <w:r w:rsidRPr="001A6B77">
        <w:t xml:space="preserve">In light of these findings, REGE might be considered the best clustering algorithm, as it maintains </w:t>
      </w:r>
      <w:r w:rsidR="00932A0E">
        <w:t>w</w:t>
      </w:r>
      <w:r w:rsidRPr="001A6B77">
        <w:t xml:space="preserve">DC and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 xml:space="preserve"> the best.</w:t>
      </w:r>
    </w:p>
    <w:p w14:paraId="0F45FF3F" w14:textId="77777777" w:rsidR="000C029B" w:rsidRDefault="0027008C" w:rsidP="008A7241">
      <w:pPr>
        <w:pBdr>
          <w:bottom w:val="single" w:sz="6" w:space="31" w:color="auto"/>
        </w:pBdr>
        <w:ind w:firstLine="720"/>
      </w:pPr>
      <w:r w:rsidRPr="002F7A60">
        <w:t>The choice of the aggregation algorithm, however, boils down to our research question.</w:t>
      </w:r>
      <w:r w:rsidR="00B0120F">
        <w:t xml:space="preserve"> </w:t>
      </w:r>
      <w:r w:rsidRPr="002F7A60">
        <w:t xml:space="preserve">The particular index we are interested in might drive the choice between the Jaccard index and the REGE index. </w:t>
      </w:r>
      <w:r w:rsidR="00213C34">
        <w:t xml:space="preserve">Another factor influencing </w:t>
      </w:r>
      <w:r w:rsidR="00573847">
        <w:t>our choice is the resulting network size. How much do we need to aggregate?</w:t>
      </w:r>
      <w:r w:rsidR="006321EE">
        <w:t xml:space="preserve"> </w:t>
      </w:r>
      <w:r w:rsidRPr="002F7A60">
        <w:t>In case we might want to have higher aggregation, we might consider using the group model, which produces high aggregation, but performs way better than density-based modularity</w:t>
      </w:r>
      <w:r w:rsidR="003D3E5B" w:rsidRPr="002F7A60">
        <w:t xml:space="preserve"> (Figure 6)</w:t>
      </w:r>
      <w:r w:rsidRPr="002F7A60">
        <w:t xml:space="preserve">. </w:t>
      </w:r>
      <w:r w:rsidR="005D2308">
        <w:t xml:space="preserve">But </w:t>
      </w:r>
      <w:r w:rsidR="00124580">
        <w:t>also,</w:t>
      </w:r>
      <w:r w:rsidR="005D2308">
        <w:t xml:space="preserve"> we might be interest in a particular species</w:t>
      </w:r>
      <w:r w:rsidR="00592019">
        <w:t xml:space="preserve"> role</w:t>
      </w:r>
      <w:r w:rsidR="005D2308">
        <w:t xml:space="preserve"> – in that case we </w:t>
      </w:r>
      <w:r w:rsidR="00CB4EB0">
        <w:t>should aggregate</w:t>
      </w:r>
      <w:r w:rsidRPr="002F7A60">
        <w:t xml:space="preserve"> according to that specific role.</w:t>
      </w:r>
      <w:r w:rsidR="00D44F2A">
        <w:t xml:space="preserve"> </w:t>
      </w:r>
      <w:r w:rsidR="002F7A60" w:rsidRPr="002F7A60">
        <w:t xml:space="preserve">Each method reveals some kind of </w:t>
      </w:r>
      <w:r w:rsidRPr="002F7A60">
        <w:t>biological similarities between nodes</w:t>
      </w:r>
      <w:r w:rsidR="002F7A60" w:rsidRPr="002F7A60">
        <w:t>. The key point is to know the effects of these aggregation procedures and to keep them in mind when applying them and evaluating the properties of the aggregated network.</w:t>
      </w:r>
    </w:p>
    <w:p w14:paraId="2A57EAD0" w14:textId="433D64E6" w:rsidR="007162C5" w:rsidRDefault="00777BCC" w:rsidP="008A7241">
      <w:pPr>
        <w:pBdr>
          <w:bottom w:val="single" w:sz="6" w:space="31" w:color="auto"/>
        </w:pBdr>
        <w:ind w:firstLine="720"/>
      </w:pPr>
      <w:r w:rsidRPr="00777BCC">
        <w:t xml:space="preserve">In this paper, we focus on a well-defined set of food webs that are methodologically strictly comparable (all created by the EwE methodology). Studying aggregation would be more exciting for larger food webs but these are rarely comparable (lacking standards for their description). When data will be available, interaction networks representing various </w:t>
      </w:r>
      <w:r w:rsidRPr="00777BCC">
        <w:lastRenderedPageBreak/>
        <w:t>interaction types will be very important to analyse from our present perspective: different interaction types may be differently sensitive to aggregation. A major advancement would be the analysis of aggregation effects on dynamical food web models. To see how dynamical properties can be altered or changed, as an effect of aggregation algorithms, would be a major step towards predictive food web modelling.</w:t>
      </w:r>
      <w:r w:rsidR="00DC448B">
        <w:t xml:space="preserve"> </w:t>
      </w:r>
    </w:p>
    <w:p w14:paraId="5D6CA944" w14:textId="4DAD9F6D" w:rsidR="008A7241" w:rsidRDefault="007162C5" w:rsidP="008A7241">
      <w:pPr>
        <w:pBdr>
          <w:bottom w:val="single" w:sz="6" w:space="31" w:color="auto"/>
        </w:pBdr>
        <w:ind w:firstLine="720"/>
      </w:pPr>
      <w:r>
        <w:t xml:space="preserve">In conclusion, we have shown </w:t>
      </w:r>
      <w:r w:rsidR="00E513D3">
        <w:t>that</w:t>
      </w:r>
      <w:r>
        <w:t xml:space="preserve"> different aggregation methods maintain differently the relative importance of species in a food web. </w:t>
      </w:r>
      <w:r w:rsidR="0027008C" w:rsidRPr="000939A4">
        <w:t>Hierarchical clustering with Jaccard index and hierarchical clustering with REGE index have been shown to be the best at doing this. The choice between these two algorithms should depend upon the type of importance index we are interested in maintaining. Future research should be carried out on larger food webs, dynamical indices and determining what the best linkage method and new interaction strength method are.</w:t>
      </w:r>
    </w:p>
    <w:p w14:paraId="3B64D51B" w14:textId="68855076" w:rsidR="0027008C" w:rsidRDefault="0027008C" w:rsidP="0027008C">
      <w:pPr>
        <w:pStyle w:val="Heading1"/>
      </w:pPr>
      <w:r>
        <w:t>Acknowledgements</w:t>
      </w:r>
    </w:p>
    <w:p w14:paraId="265030C5" w14:textId="1319D769" w:rsidR="0027008C" w:rsidRPr="00A36970" w:rsidRDefault="0027008C" w:rsidP="00A36970">
      <w:pPr>
        <w:ind w:firstLine="720"/>
      </w:pPr>
      <w:r w:rsidRPr="00655380">
        <w:t>We would like to thank Wei-Chung Liu for providing the code for computing some centrality indices</w:t>
      </w:r>
      <w:r w:rsidR="00A36970">
        <w:t xml:space="preserve">, </w:t>
      </w:r>
      <w:r w:rsidRPr="00655380">
        <w:t>Stefano Allesina &amp; Elizabeth Sander for providing the code for the computation of the group model</w:t>
      </w:r>
      <w:r w:rsidR="00A36970">
        <w:t xml:space="preserve"> and </w:t>
      </w:r>
      <w:r w:rsidR="00A36970" w:rsidRPr="00A36970">
        <w:rPr>
          <w:rFonts w:ascii="Calibri" w:hAnsi="Calibri" w:cs="Calibri"/>
          <w:color w:val="000000"/>
          <w:sz w:val="22"/>
          <w:szCs w:val="22"/>
        </w:rPr>
        <w:t>Anett Endrédi</w:t>
      </w:r>
      <w:r w:rsidR="00A36970">
        <w:t xml:space="preserve"> for </w:t>
      </w:r>
      <w:r w:rsidR="00214327">
        <w:t xml:space="preserve">providing us support with data </w:t>
      </w:r>
      <w:r w:rsidR="002D48AC">
        <w:t>management</w:t>
      </w:r>
      <w:r w:rsidRPr="00655380">
        <w:t xml:space="preserve">. Ferenc Jordàn was supported by H2020 </w:t>
      </w:r>
      <w:proofErr w:type="spellStart"/>
      <w:r w:rsidRPr="00655380">
        <w:t>AtlantECO</w:t>
      </w:r>
      <w:proofErr w:type="spellEnd"/>
      <w:r w:rsidRPr="00655380">
        <w:t>.</w:t>
      </w:r>
    </w:p>
    <w:p w14:paraId="6D6BC5BD" w14:textId="77777777" w:rsidR="0027008C" w:rsidRDefault="0027008C" w:rsidP="0027008C">
      <w:pPr>
        <w:pStyle w:val="Heading1"/>
      </w:pPr>
      <w:r w:rsidRPr="34EA1DDB">
        <w:t xml:space="preserve">Supplementary material </w:t>
      </w:r>
    </w:p>
    <w:p w14:paraId="749F7B71" w14:textId="2E33AFFD" w:rsidR="000D3CF3" w:rsidRPr="000D3CF3" w:rsidRDefault="0027008C" w:rsidP="000D3C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rPr>
      </w:pPr>
      <w:r w:rsidRPr="00130A8B">
        <w:t xml:space="preserve">The </w:t>
      </w:r>
      <w:r>
        <w:t xml:space="preserve">code used for this analysis </w:t>
      </w:r>
      <w:r w:rsidRPr="00130A8B">
        <w:t>is available at</w:t>
      </w:r>
      <w:r>
        <w:t xml:space="preserve"> </w:t>
      </w:r>
      <w:hyperlink r:id="rId6" w:history="1">
        <w:r w:rsidRPr="003F31CC">
          <w:rPr>
            <w:rStyle w:val="Hyperlink"/>
          </w:rPr>
          <w:t>https://github.com/Emanuele-Giacomuzzo/Data_aggregation</w:t>
        </w:r>
      </w:hyperlink>
      <w:r>
        <w:t xml:space="preserve">. </w:t>
      </w:r>
      <w:r w:rsidR="000D3CF3">
        <w:t xml:space="preserve">This work resulted also in the MATLAB toolbox “Food Web Analysis Toolbox” available at </w:t>
      </w:r>
      <w:hyperlink r:id="rId7" w:history="1">
        <w:r w:rsidR="000D3CF3" w:rsidRPr="006329B6">
          <w:rPr>
            <w:rStyle w:val="Hyperlink"/>
            <w:rFonts w:eastAsiaTheme="minorHAnsi"/>
          </w:rPr>
          <w:t>https://uk.mathworks.com/matlabcentral/fileexchange/89907-food-web-analysis-toolbox</w:t>
        </w:r>
      </w:hyperlink>
      <w:r w:rsidR="000D3CF3">
        <w:rPr>
          <w:rFonts w:eastAsiaTheme="minorHAnsi"/>
        </w:rPr>
        <w:t xml:space="preserve">.  </w:t>
      </w:r>
    </w:p>
    <w:p w14:paraId="0CB6D1B7" w14:textId="77777777" w:rsidR="0027008C" w:rsidRDefault="0027008C" w:rsidP="0027008C">
      <w:pPr>
        <w:pStyle w:val="Heading1"/>
      </w:pPr>
      <w:r w:rsidRPr="34EA1DDB">
        <w:t xml:space="preserve">References </w:t>
      </w:r>
    </w:p>
    <w:p w14:paraId="3A5CAEC0" w14:textId="048CCC94" w:rsidR="003A4F1D" w:rsidRPr="003A4F1D" w:rsidRDefault="003A4F1D" w:rsidP="003A4F1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3A4F1D">
        <w:rPr>
          <w:noProof/>
        </w:rPr>
        <w:t xml:space="preserve">Agresti, A. (2012). Analysis of Ordinal Categorical Data: Second Edition. In </w:t>
      </w:r>
      <w:r w:rsidRPr="003A4F1D">
        <w:rPr>
          <w:i/>
          <w:iCs/>
          <w:noProof/>
        </w:rPr>
        <w:t>Analysis of Ordinal Categorical Data: Second Edition</w:t>
      </w:r>
      <w:r w:rsidRPr="003A4F1D">
        <w:rPr>
          <w:noProof/>
        </w:rPr>
        <w:t>. https://doi.org/10.1002/9780470594001</w:t>
      </w:r>
    </w:p>
    <w:p w14:paraId="10A8DFC8"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Allesina, S., &amp; Pascual, M. (2009). Food web models: A plea for groups. </w:t>
      </w:r>
      <w:r w:rsidRPr="003A4F1D">
        <w:rPr>
          <w:i/>
          <w:iCs/>
          <w:noProof/>
        </w:rPr>
        <w:t>Ecology Letters</w:t>
      </w:r>
      <w:r w:rsidRPr="003A4F1D">
        <w:rPr>
          <w:noProof/>
        </w:rPr>
        <w:t xml:space="preserve">, </w:t>
      </w:r>
      <w:r w:rsidRPr="003A4F1D">
        <w:rPr>
          <w:i/>
          <w:iCs/>
          <w:noProof/>
        </w:rPr>
        <w:t>12</w:t>
      </w:r>
      <w:r w:rsidRPr="003A4F1D">
        <w:rPr>
          <w:noProof/>
        </w:rPr>
        <w:t>(7), 652–662. https://doi.org/10.1111/j.1461-0248.2009.01321.x</w:t>
      </w:r>
    </w:p>
    <w:p w14:paraId="399DC1F1"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Arenas, A., Duch, J., Fernández, A., &amp; Gómez, S. (2007). Size reduction of complex networks preserving modularity. </w:t>
      </w:r>
      <w:r w:rsidRPr="003A4F1D">
        <w:rPr>
          <w:i/>
          <w:iCs/>
          <w:noProof/>
        </w:rPr>
        <w:t>New Journal of Physics</w:t>
      </w:r>
      <w:r w:rsidRPr="003A4F1D">
        <w:rPr>
          <w:noProof/>
        </w:rPr>
        <w:t xml:space="preserve">, </w:t>
      </w:r>
      <w:r w:rsidRPr="003A4F1D">
        <w:rPr>
          <w:i/>
          <w:iCs/>
          <w:noProof/>
        </w:rPr>
        <w:t>9</w:t>
      </w:r>
      <w:r w:rsidRPr="003A4F1D">
        <w:rPr>
          <w:noProof/>
        </w:rPr>
        <w:t>(6), 176. https://doi.org/10.1088/1367-2630/9/6/176</w:t>
      </w:r>
    </w:p>
    <w:p w14:paraId="7425FC8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Bauer, B., Jordán, F., &amp; Podani, J. (2010). Node centrality indices in food webs: Rank orders versus distributions. </w:t>
      </w:r>
      <w:r w:rsidRPr="003A4F1D">
        <w:rPr>
          <w:i/>
          <w:iCs/>
          <w:noProof/>
        </w:rPr>
        <w:t>Ecological Complexity</w:t>
      </w:r>
      <w:r w:rsidRPr="003A4F1D">
        <w:rPr>
          <w:noProof/>
        </w:rPr>
        <w:t xml:space="preserve">, </w:t>
      </w:r>
      <w:r w:rsidRPr="003A4F1D">
        <w:rPr>
          <w:i/>
          <w:iCs/>
          <w:noProof/>
        </w:rPr>
        <w:t>7</w:t>
      </w:r>
      <w:r w:rsidRPr="003A4F1D">
        <w:rPr>
          <w:noProof/>
        </w:rPr>
        <w:t>(4), 471–477. https://doi.org/10.1016/j.ecocom.2009.11.006</w:t>
      </w:r>
    </w:p>
    <w:p w14:paraId="7056FB1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Blondel, V. D., Guillaume, J. L., Lambiotte, R., &amp; Lefebvre, E. (2008). Fast unfolding of communities in large networks. </w:t>
      </w:r>
      <w:r w:rsidRPr="003A4F1D">
        <w:rPr>
          <w:i/>
          <w:iCs/>
          <w:noProof/>
        </w:rPr>
        <w:t>Journal of Statistical Mechanics: Theory and Experiment</w:t>
      </w:r>
      <w:r w:rsidRPr="003A4F1D">
        <w:rPr>
          <w:noProof/>
        </w:rPr>
        <w:t xml:space="preserve">, </w:t>
      </w:r>
      <w:r w:rsidRPr="003A4F1D">
        <w:rPr>
          <w:i/>
          <w:iCs/>
          <w:noProof/>
        </w:rPr>
        <w:t>10</w:t>
      </w:r>
      <w:r w:rsidRPr="003A4F1D">
        <w:rPr>
          <w:noProof/>
        </w:rPr>
        <w:t>. https://doi.org/10.1088/1742-5468/2008/10/P10008</w:t>
      </w:r>
    </w:p>
    <w:p w14:paraId="53ECDA28"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Borgatti, S. P., &amp; Everett, M. G. (1993). Two algorithms for computing regular equivalence. </w:t>
      </w:r>
      <w:r w:rsidRPr="003A4F1D">
        <w:rPr>
          <w:i/>
          <w:iCs/>
          <w:noProof/>
        </w:rPr>
        <w:t>Social Networks</w:t>
      </w:r>
      <w:r w:rsidRPr="003A4F1D">
        <w:rPr>
          <w:noProof/>
        </w:rPr>
        <w:t xml:space="preserve">, </w:t>
      </w:r>
      <w:r w:rsidRPr="003A4F1D">
        <w:rPr>
          <w:i/>
          <w:iCs/>
          <w:noProof/>
        </w:rPr>
        <w:t>15</w:t>
      </w:r>
      <w:r w:rsidRPr="003A4F1D">
        <w:rPr>
          <w:noProof/>
        </w:rPr>
        <w:t>(4), 361–376. https://doi.org/10.1016/0378-8733(93)90012-A</w:t>
      </w:r>
    </w:p>
    <w:p w14:paraId="407A2126"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Colléter, M., Valls, A., Guitton, J., Morissette, L., Arreguín-Sánchez, F., Christensen, V., … </w:t>
      </w:r>
      <w:r w:rsidRPr="003A4F1D">
        <w:rPr>
          <w:noProof/>
        </w:rPr>
        <w:lastRenderedPageBreak/>
        <w:t xml:space="preserve">Pauly, D. (2013). EcoBase: A repository solution to gather and communicate information from EwE models. In </w:t>
      </w:r>
      <w:r w:rsidRPr="003A4F1D">
        <w:rPr>
          <w:i/>
          <w:iCs/>
          <w:noProof/>
        </w:rPr>
        <w:t>Fisheries Centre Research Reports</w:t>
      </w:r>
      <w:r w:rsidRPr="003A4F1D">
        <w:rPr>
          <w:noProof/>
        </w:rPr>
        <w:t>.</w:t>
      </w:r>
    </w:p>
    <w:p w14:paraId="285688D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Csardi, G., &amp; Nepusz, T. (2006). The igraph software package for complex network research. </w:t>
      </w:r>
      <w:r w:rsidRPr="003A4F1D">
        <w:rPr>
          <w:i/>
          <w:iCs/>
          <w:noProof/>
        </w:rPr>
        <w:t>InterJournal Complex Systems</w:t>
      </w:r>
      <w:r w:rsidRPr="003A4F1D">
        <w:rPr>
          <w:noProof/>
        </w:rPr>
        <w:t>.</w:t>
      </w:r>
    </w:p>
    <w:p w14:paraId="1ACD933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DiCiccio, T. J., &amp; Efron, B. (1996). Bootstrap confidence intervals. </w:t>
      </w:r>
      <w:r w:rsidRPr="003A4F1D">
        <w:rPr>
          <w:i/>
          <w:iCs/>
          <w:noProof/>
        </w:rPr>
        <w:t>Statistical Science</w:t>
      </w:r>
      <w:r w:rsidRPr="003A4F1D">
        <w:rPr>
          <w:noProof/>
        </w:rPr>
        <w:t xml:space="preserve">, </w:t>
      </w:r>
      <w:r w:rsidRPr="003A4F1D">
        <w:rPr>
          <w:i/>
          <w:iCs/>
          <w:noProof/>
        </w:rPr>
        <w:t>11</w:t>
      </w:r>
      <w:r w:rsidRPr="003A4F1D">
        <w:rPr>
          <w:noProof/>
        </w:rPr>
        <w:t>(3), 189–228. https://doi.org/10.1214/ss/1032280214</w:t>
      </w:r>
    </w:p>
    <w:p w14:paraId="5B95E518"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Doulcier, G., &amp; Stouffer, D. B. (2015). </w:t>
      </w:r>
      <w:r w:rsidRPr="003A4F1D">
        <w:rPr>
          <w:i/>
          <w:iCs/>
          <w:noProof/>
        </w:rPr>
        <w:t>Rnetcarto: Fast network modularity and roles computation by simulated annealing</w:t>
      </w:r>
      <w:r w:rsidRPr="003A4F1D">
        <w:rPr>
          <w:noProof/>
        </w:rPr>
        <w:t>.</w:t>
      </w:r>
    </w:p>
    <w:p w14:paraId="2082BF6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Endrédi, A., Senánszky, V., Libralato, S., &amp; Jordán, F. (2018). Food web dynamics in trophic hierarchies. </w:t>
      </w:r>
      <w:r w:rsidRPr="003A4F1D">
        <w:rPr>
          <w:i/>
          <w:iCs/>
          <w:noProof/>
        </w:rPr>
        <w:t>Ecological Modelling</w:t>
      </w:r>
      <w:r w:rsidRPr="003A4F1D">
        <w:rPr>
          <w:noProof/>
        </w:rPr>
        <w:t>, (368), 94–103. https://doi.org/10.1016/j.ecolmodel.2017.11.015</w:t>
      </w:r>
    </w:p>
    <w:p w14:paraId="52F6C683"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Essington, T. E., &amp; Plagányi, É. E. (2014). Pitfalls and guidelines for “recycling” models for ecosystem-based fisheries management: Evaluating model suitability for forage fish fisheries. </w:t>
      </w:r>
      <w:r w:rsidRPr="003A4F1D">
        <w:rPr>
          <w:i/>
          <w:iCs/>
          <w:noProof/>
        </w:rPr>
        <w:t>ICES Journal of Marine Science</w:t>
      </w:r>
      <w:r w:rsidRPr="003A4F1D">
        <w:rPr>
          <w:noProof/>
        </w:rPr>
        <w:t xml:space="preserve">, </w:t>
      </w:r>
      <w:r w:rsidRPr="003A4F1D">
        <w:rPr>
          <w:i/>
          <w:iCs/>
          <w:noProof/>
        </w:rPr>
        <w:t>71</w:t>
      </w:r>
      <w:r w:rsidRPr="003A4F1D">
        <w:rPr>
          <w:noProof/>
        </w:rPr>
        <w:t>(1). https://doi.org/10.1093/icesjms/fst047</w:t>
      </w:r>
    </w:p>
    <w:p w14:paraId="602A6A7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Fisher, R. A. (1915). Frequency Distribution of the Values of the Correlation Coefficient in Samples from an Indefinitely Large Population. </w:t>
      </w:r>
      <w:r w:rsidRPr="003A4F1D">
        <w:rPr>
          <w:i/>
          <w:iCs/>
          <w:noProof/>
        </w:rPr>
        <w:t>Biometrika</w:t>
      </w:r>
      <w:r w:rsidRPr="003A4F1D">
        <w:rPr>
          <w:noProof/>
        </w:rPr>
        <w:t xml:space="preserve">, </w:t>
      </w:r>
      <w:r w:rsidRPr="003A4F1D">
        <w:rPr>
          <w:i/>
          <w:iCs/>
          <w:noProof/>
        </w:rPr>
        <w:t>10</w:t>
      </w:r>
      <w:r w:rsidRPr="003A4F1D">
        <w:rPr>
          <w:noProof/>
        </w:rPr>
        <w:t>(4), 507–521. https://doi.org/10.2307/2331838</w:t>
      </w:r>
    </w:p>
    <w:p w14:paraId="5643B0D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Fornito, A., Zalesky, A., &amp; Bullmore, E. T. (2016). Fundamentals of Brain Network Analysis. In </w:t>
      </w:r>
      <w:r w:rsidRPr="003A4F1D">
        <w:rPr>
          <w:i/>
          <w:iCs/>
          <w:noProof/>
        </w:rPr>
        <w:t>Fundamentals of Brain Network Analysis</w:t>
      </w:r>
      <w:r w:rsidRPr="003A4F1D">
        <w:rPr>
          <w:noProof/>
        </w:rPr>
        <w:t>. https://doi.org/10.1016/C2012-0-06036-X</w:t>
      </w:r>
    </w:p>
    <w:p w14:paraId="7DE354B5"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Geyer, C. J. (1991). </w:t>
      </w:r>
      <w:r w:rsidRPr="003A4F1D">
        <w:rPr>
          <w:i/>
          <w:iCs/>
          <w:noProof/>
        </w:rPr>
        <w:t>Markov chain Monte Carlo maximum likelihood</w:t>
      </w:r>
      <w:r w:rsidRPr="003A4F1D">
        <w:rPr>
          <w:noProof/>
        </w:rPr>
        <w:t>.</w:t>
      </w:r>
    </w:p>
    <w:p w14:paraId="15359D97"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Gouveia, C., Móréh, Á., &amp; Jordán, F. (2021). Combining centrality indices: maximizing the predictability of keystone species in food webs. </w:t>
      </w:r>
      <w:r w:rsidRPr="003A4F1D">
        <w:rPr>
          <w:i/>
          <w:iCs/>
          <w:noProof/>
        </w:rPr>
        <w:t>Ecological Indicators</w:t>
      </w:r>
      <w:r w:rsidRPr="003A4F1D">
        <w:rPr>
          <w:noProof/>
        </w:rPr>
        <w:t xml:space="preserve">, </w:t>
      </w:r>
      <w:r w:rsidRPr="003A4F1D">
        <w:rPr>
          <w:i/>
          <w:iCs/>
          <w:noProof/>
        </w:rPr>
        <w:t>126</w:t>
      </w:r>
      <w:r w:rsidRPr="003A4F1D">
        <w:rPr>
          <w:noProof/>
        </w:rPr>
        <w:t>, 107617. https://doi.org/10.1016/j.ecolind.2021.107617</w:t>
      </w:r>
    </w:p>
    <w:p w14:paraId="44EB6AD1"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Guimerà, R., Stouffer, D. B., Sales-Pardo, M., Leicht, E. A., Newman, M. E. J., &amp; Amaral, L. A. N. (2010). Origin of compartmentalization in food webs. </w:t>
      </w:r>
      <w:r w:rsidRPr="003A4F1D">
        <w:rPr>
          <w:i/>
          <w:iCs/>
          <w:noProof/>
        </w:rPr>
        <w:t>Ecology</w:t>
      </w:r>
      <w:r w:rsidRPr="003A4F1D">
        <w:rPr>
          <w:noProof/>
        </w:rPr>
        <w:t xml:space="preserve">, </w:t>
      </w:r>
      <w:r w:rsidRPr="003A4F1D">
        <w:rPr>
          <w:i/>
          <w:iCs/>
          <w:noProof/>
        </w:rPr>
        <w:t>91</w:t>
      </w:r>
      <w:r w:rsidRPr="003A4F1D">
        <w:rPr>
          <w:noProof/>
        </w:rPr>
        <w:t>(10), 2941–2951. https://doi.org/10.1890/09-1175.1</w:t>
      </w:r>
    </w:p>
    <w:p w14:paraId="166DC046"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Guimerà, Roger, Sales-Pardo, M., &amp; Amaral, L. A. N. (2007). Module identification in bipartite and directed networks. </w:t>
      </w:r>
      <w:r w:rsidRPr="003A4F1D">
        <w:rPr>
          <w:i/>
          <w:iCs/>
          <w:noProof/>
        </w:rPr>
        <w:t>Physical Review E - Statistical, Nonlinear, and Soft Matter Physics</w:t>
      </w:r>
      <w:r w:rsidRPr="003A4F1D">
        <w:rPr>
          <w:noProof/>
        </w:rPr>
        <w:t xml:space="preserve">, </w:t>
      </w:r>
      <w:r w:rsidRPr="003A4F1D">
        <w:rPr>
          <w:i/>
          <w:iCs/>
          <w:noProof/>
        </w:rPr>
        <w:t>76</w:t>
      </w:r>
      <w:r w:rsidRPr="003A4F1D">
        <w:rPr>
          <w:noProof/>
        </w:rPr>
        <w:t>(3), 1–8. https://doi.org/10.1103/PhysRevE.76.036102</w:t>
      </w:r>
    </w:p>
    <w:p w14:paraId="0B7609E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Hall, S. J., &amp; Raffaelli, D. (1991). Food-Web Patterns: Lessons from a Species-Rich Web. </w:t>
      </w:r>
      <w:r w:rsidRPr="003A4F1D">
        <w:rPr>
          <w:i/>
          <w:iCs/>
          <w:noProof/>
        </w:rPr>
        <w:t>The Journal of Animal Ecology</w:t>
      </w:r>
      <w:r w:rsidRPr="003A4F1D">
        <w:rPr>
          <w:noProof/>
        </w:rPr>
        <w:t xml:space="preserve">, </w:t>
      </w:r>
      <w:r w:rsidRPr="003A4F1D">
        <w:rPr>
          <w:i/>
          <w:iCs/>
          <w:noProof/>
        </w:rPr>
        <w:t>60</w:t>
      </w:r>
      <w:r w:rsidRPr="003A4F1D">
        <w:rPr>
          <w:noProof/>
        </w:rPr>
        <w:t>(3), 823–841. https://doi.org/10.2307/5416</w:t>
      </w:r>
    </w:p>
    <w:p w14:paraId="4A67DAC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Hall, S. J., &amp; Raffaelli, D. G. (1993). Food Webs: Theory and Reality. In </w:t>
      </w:r>
      <w:r w:rsidRPr="003A4F1D">
        <w:rPr>
          <w:i/>
          <w:iCs/>
          <w:noProof/>
        </w:rPr>
        <w:t>Advances in Ecological Research</w:t>
      </w:r>
      <w:r w:rsidRPr="003A4F1D">
        <w:rPr>
          <w:noProof/>
        </w:rPr>
        <w:t xml:space="preserve"> (Vol. 24). https://doi.org/10.1016/S0065-2504(08)60043-4</w:t>
      </w:r>
    </w:p>
    <w:p w14:paraId="0D402284"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Harary, F. (1961). Who eats whom? </w:t>
      </w:r>
      <w:r w:rsidRPr="003A4F1D">
        <w:rPr>
          <w:i/>
          <w:iCs/>
          <w:noProof/>
        </w:rPr>
        <w:t>General Systems</w:t>
      </w:r>
      <w:r w:rsidRPr="003A4F1D">
        <w:rPr>
          <w:noProof/>
        </w:rPr>
        <w:t xml:space="preserve">, </w:t>
      </w:r>
      <w:r w:rsidRPr="003A4F1D">
        <w:rPr>
          <w:i/>
          <w:iCs/>
          <w:noProof/>
        </w:rPr>
        <w:t>6</w:t>
      </w:r>
      <w:r w:rsidRPr="003A4F1D">
        <w:rPr>
          <w:noProof/>
        </w:rPr>
        <w:t>, 41–44.</w:t>
      </w:r>
    </w:p>
    <w:p w14:paraId="7078D3D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Harary, Frank. (1959). Status and Contrastatus. </w:t>
      </w:r>
      <w:r w:rsidRPr="003A4F1D">
        <w:rPr>
          <w:i/>
          <w:iCs/>
          <w:noProof/>
        </w:rPr>
        <w:t>Sociometry</w:t>
      </w:r>
      <w:r w:rsidRPr="003A4F1D">
        <w:rPr>
          <w:noProof/>
        </w:rPr>
        <w:t xml:space="preserve">, </w:t>
      </w:r>
      <w:r w:rsidRPr="003A4F1D">
        <w:rPr>
          <w:i/>
          <w:iCs/>
          <w:noProof/>
        </w:rPr>
        <w:t>22</w:t>
      </w:r>
      <w:r w:rsidRPr="003A4F1D">
        <w:rPr>
          <w:noProof/>
        </w:rPr>
        <w:t>(1), 23. https://doi.org/10.2307/2785610</w:t>
      </w:r>
    </w:p>
    <w:p w14:paraId="66645159"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Jaccard P. (1912). The distribution of the flora in the alpine zone. </w:t>
      </w:r>
      <w:r w:rsidRPr="003A4F1D">
        <w:rPr>
          <w:i/>
          <w:iCs/>
          <w:noProof/>
        </w:rPr>
        <w:t>New Phytologist</w:t>
      </w:r>
      <w:r w:rsidRPr="003A4F1D">
        <w:rPr>
          <w:noProof/>
        </w:rPr>
        <w:t xml:space="preserve">, </w:t>
      </w:r>
      <w:r w:rsidRPr="003A4F1D">
        <w:rPr>
          <w:i/>
          <w:iCs/>
          <w:noProof/>
        </w:rPr>
        <w:t>11</w:t>
      </w:r>
      <w:r w:rsidRPr="003A4F1D">
        <w:rPr>
          <w:noProof/>
        </w:rPr>
        <w:t>(2), 37–50.</w:t>
      </w:r>
    </w:p>
    <w:p w14:paraId="3191A69D"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Jordán, F., Liu, W. C., &amp; van Veen, F. J. F. (2003). Quantifying the importance of species and their interactions in a host-parasitoid community. </w:t>
      </w:r>
      <w:r w:rsidRPr="003A4F1D">
        <w:rPr>
          <w:i/>
          <w:iCs/>
          <w:noProof/>
        </w:rPr>
        <w:t>Community Ecology</w:t>
      </w:r>
      <w:r w:rsidRPr="003A4F1D">
        <w:rPr>
          <w:noProof/>
        </w:rPr>
        <w:t xml:space="preserve">, </w:t>
      </w:r>
      <w:r w:rsidRPr="003A4F1D">
        <w:rPr>
          <w:i/>
          <w:iCs/>
          <w:noProof/>
        </w:rPr>
        <w:t>4</w:t>
      </w:r>
      <w:r w:rsidRPr="003A4F1D">
        <w:rPr>
          <w:noProof/>
        </w:rPr>
        <w:t>(1), 79–88. https://doi.org/10.1556/ComEc.4.2003.1.12</w:t>
      </w:r>
    </w:p>
    <w:p w14:paraId="3BB1A25D"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Jordán, Ferenc, Liu, W.-C., &amp; Davis, A. J. (2006). Topological keystone species: measures of positional importance in food webs. </w:t>
      </w:r>
      <w:r w:rsidRPr="003A4F1D">
        <w:rPr>
          <w:i/>
          <w:iCs/>
          <w:noProof/>
        </w:rPr>
        <w:t>Oikos</w:t>
      </w:r>
      <w:r w:rsidRPr="003A4F1D">
        <w:rPr>
          <w:noProof/>
        </w:rPr>
        <w:t xml:space="preserve">, </w:t>
      </w:r>
      <w:r w:rsidRPr="003A4F1D">
        <w:rPr>
          <w:i/>
          <w:iCs/>
          <w:noProof/>
        </w:rPr>
        <w:t>112</w:t>
      </w:r>
      <w:r w:rsidRPr="003A4F1D">
        <w:rPr>
          <w:noProof/>
        </w:rPr>
        <w:t>(3), 535–546.</w:t>
      </w:r>
    </w:p>
    <w:p w14:paraId="28AE8EA5"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Jordán, Ferenc, Liu, W. C., &amp; Mike, Á. (2009). Trophic field overlap: A new approach to quantify keystone species. </w:t>
      </w:r>
      <w:r w:rsidRPr="003A4F1D">
        <w:rPr>
          <w:i/>
          <w:iCs/>
          <w:noProof/>
        </w:rPr>
        <w:t>Ecological Modelling</w:t>
      </w:r>
      <w:r w:rsidRPr="003A4F1D">
        <w:rPr>
          <w:noProof/>
        </w:rPr>
        <w:t xml:space="preserve">, </w:t>
      </w:r>
      <w:r w:rsidRPr="003A4F1D">
        <w:rPr>
          <w:i/>
          <w:iCs/>
          <w:noProof/>
        </w:rPr>
        <w:t>220</w:t>
      </w:r>
      <w:r w:rsidRPr="003A4F1D">
        <w:rPr>
          <w:noProof/>
        </w:rPr>
        <w:t>(21), 2899–2907. https://doi.org/10.1016/j.ecolmodel.2008.12.003</w:t>
      </w:r>
    </w:p>
    <w:p w14:paraId="4BA3270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Jordán, Ferenc, Takács-Sánta, A., &amp; Molnár, I. (1999). A Reliability Theoretical Quest for Keystones. </w:t>
      </w:r>
      <w:r w:rsidRPr="003A4F1D">
        <w:rPr>
          <w:i/>
          <w:iCs/>
          <w:noProof/>
        </w:rPr>
        <w:t>Oikos</w:t>
      </w:r>
      <w:r w:rsidRPr="003A4F1D">
        <w:rPr>
          <w:noProof/>
        </w:rPr>
        <w:t xml:space="preserve">, </w:t>
      </w:r>
      <w:r w:rsidRPr="003A4F1D">
        <w:rPr>
          <w:i/>
          <w:iCs/>
          <w:noProof/>
        </w:rPr>
        <w:t>86</w:t>
      </w:r>
      <w:r w:rsidRPr="003A4F1D">
        <w:rPr>
          <w:noProof/>
        </w:rPr>
        <w:t>(3), 453. https://doi.org/10.2307/3546650</w:t>
      </w:r>
    </w:p>
    <w:p w14:paraId="4D1C541D"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Kirkpatrick, S., Gelatt, C. D., &amp; Vecchi, M. P. (1983). Optimization by simulated annealing. </w:t>
      </w:r>
      <w:r w:rsidRPr="003A4F1D">
        <w:rPr>
          <w:i/>
          <w:iCs/>
          <w:noProof/>
        </w:rPr>
        <w:lastRenderedPageBreak/>
        <w:t>Science</w:t>
      </w:r>
      <w:r w:rsidRPr="003A4F1D">
        <w:rPr>
          <w:noProof/>
        </w:rPr>
        <w:t xml:space="preserve">, </w:t>
      </w:r>
      <w:r w:rsidRPr="003A4F1D">
        <w:rPr>
          <w:i/>
          <w:iCs/>
          <w:noProof/>
        </w:rPr>
        <w:t>220</w:t>
      </w:r>
      <w:r w:rsidRPr="003A4F1D">
        <w:rPr>
          <w:noProof/>
        </w:rPr>
        <w:t>(4598), 671–680. https://doi.org/10.1126/science.220.4598.671</w:t>
      </w:r>
    </w:p>
    <w:p w14:paraId="52D3B4F3"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Kozen, D., &amp; Timme, M. (2007). Indefinite summation and the Kronecker delta. </w:t>
      </w:r>
      <w:r w:rsidRPr="003A4F1D">
        <w:rPr>
          <w:i/>
          <w:iCs/>
          <w:noProof/>
        </w:rPr>
        <w:t>Ecommons.Cornell.Edu</w:t>
      </w:r>
      <w:r w:rsidRPr="003A4F1D">
        <w:rPr>
          <w:noProof/>
        </w:rPr>
        <w:t>.</w:t>
      </w:r>
    </w:p>
    <w:p w14:paraId="1ED1B50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Lai, S. M., Liu, W. C., &amp; Jordán, F. (2015). A trophic overlap-based measure for species uniqueness in ecological networks. </w:t>
      </w:r>
      <w:r w:rsidRPr="003A4F1D">
        <w:rPr>
          <w:i/>
          <w:iCs/>
          <w:noProof/>
        </w:rPr>
        <w:t>Ecological Modelling</w:t>
      </w:r>
      <w:r w:rsidRPr="003A4F1D">
        <w:rPr>
          <w:noProof/>
        </w:rPr>
        <w:t xml:space="preserve">, </w:t>
      </w:r>
      <w:r w:rsidRPr="003A4F1D">
        <w:rPr>
          <w:i/>
          <w:iCs/>
          <w:noProof/>
        </w:rPr>
        <w:t>299</w:t>
      </w:r>
      <w:r w:rsidRPr="003A4F1D">
        <w:rPr>
          <w:noProof/>
        </w:rPr>
        <w:t>, 95–101. https://doi.org/10.1016/j.ecolmodel.2014.12.014</w:t>
      </w:r>
    </w:p>
    <w:p w14:paraId="6E19C253"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Libralato, S., Christensen, V., &amp; Pauly, D. (2006). A method for identifying keystone species in food web models. </w:t>
      </w:r>
      <w:r w:rsidRPr="003A4F1D">
        <w:rPr>
          <w:i/>
          <w:iCs/>
          <w:noProof/>
        </w:rPr>
        <w:t>Ecological Modelling</w:t>
      </w:r>
      <w:r w:rsidRPr="003A4F1D">
        <w:rPr>
          <w:noProof/>
        </w:rPr>
        <w:t xml:space="preserve">, </w:t>
      </w:r>
      <w:r w:rsidRPr="003A4F1D">
        <w:rPr>
          <w:i/>
          <w:iCs/>
          <w:noProof/>
        </w:rPr>
        <w:t>195</w:t>
      </w:r>
      <w:r w:rsidRPr="003A4F1D">
        <w:rPr>
          <w:noProof/>
        </w:rPr>
        <w:t>(3–4), 153–171. https://doi.org/10.1016/j.ecolmodel.2005.11.029</w:t>
      </w:r>
    </w:p>
    <w:p w14:paraId="6D40D79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Luczkovich, J. J., Borgatti, S. P., Johnson, J. C., &amp; Everett, M. G. (2003). Defining and measuring trophic role similarity in food webs using regular equivalence. </w:t>
      </w:r>
      <w:r w:rsidRPr="003A4F1D">
        <w:rPr>
          <w:i/>
          <w:iCs/>
          <w:noProof/>
        </w:rPr>
        <w:t>Journal of Theoretical Biology</w:t>
      </w:r>
      <w:r w:rsidRPr="003A4F1D">
        <w:rPr>
          <w:noProof/>
        </w:rPr>
        <w:t xml:space="preserve">, </w:t>
      </w:r>
      <w:r w:rsidRPr="003A4F1D">
        <w:rPr>
          <w:i/>
          <w:iCs/>
          <w:noProof/>
        </w:rPr>
        <w:t>220</w:t>
      </w:r>
      <w:r w:rsidRPr="003A4F1D">
        <w:rPr>
          <w:noProof/>
        </w:rPr>
        <w:t>(3), 303–321. https://doi.org/10.1006/jtbi.2003.3147</w:t>
      </w:r>
    </w:p>
    <w:p w14:paraId="6B9CD72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Martinez, N. D. (1991). Artifacts or Attributes ? Effects of Resolution on the Little Rock Lake Food Web. </w:t>
      </w:r>
      <w:r w:rsidRPr="003A4F1D">
        <w:rPr>
          <w:i/>
          <w:iCs/>
          <w:noProof/>
        </w:rPr>
        <w:t>Ecological Monographs</w:t>
      </w:r>
      <w:r w:rsidRPr="003A4F1D">
        <w:rPr>
          <w:noProof/>
        </w:rPr>
        <w:t xml:space="preserve">, </w:t>
      </w:r>
      <w:r w:rsidRPr="003A4F1D">
        <w:rPr>
          <w:i/>
          <w:iCs/>
          <w:noProof/>
        </w:rPr>
        <w:t>61</w:t>
      </w:r>
      <w:r w:rsidRPr="003A4F1D">
        <w:rPr>
          <w:noProof/>
        </w:rPr>
        <w:t>(4), 367–392.</w:t>
      </w:r>
    </w:p>
    <w:p w14:paraId="7AF63499"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Martinez, N. D. (1993). Effects of Resolution on Food Web Structure. </w:t>
      </w:r>
      <w:r w:rsidRPr="003A4F1D">
        <w:rPr>
          <w:i/>
          <w:iCs/>
          <w:noProof/>
        </w:rPr>
        <w:t>Oikos</w:t>
      </w:r>
      <w:r w:rsidRPr="003A4F1D">
        <w:rPr>
          <w:noProof/>
        </w:rPr>
        <w:t xml:space="preserve">, </w:t>
      </w:r>
      <w:r w:rsidRPr="003A4F1D">
        <w:rPr>
          <w:i/>
          <w:iCs/>
          <w:noProof/>
        </w:rPr>
        <w:t>66</w:t>
      </w:r>
      <w:r w:rsidRPr="003A4F1D">
        <w:rPr>
          <w:noProof/>
        </w:rPr>
        <w:t>(3), 403–412.</w:t>
      </w:r>
    </w:p>
    <w:p w14:paraId="524CDE85" w14:textId="77777777" w:rsidR="003A4F1D" w:rsidRPr="003A4F1D" w:rsidRDefault="003A4F1D" w:rsidP="003A4F1D">
      <w:pPr>
        <w:widowControl w:val="0"/>
        <w:autoSpaceDE w:val="0"/>
        <w:autoSpaceDN w:val="0"/>
        <w:adjustRightInd w:val="0"/>
        <w:ind w:left="480" w:hanging="480"/>
        <w:rPr>
          <w:noProof/>
        </w:rPr>
      </w:pPr>
      <w:r w:rsidRPr="003A4F1D">
        <w:rPr>
          <w:noProof/>
        </w:rPr>
        <w:t>Mathworks Inc. (2019). Matlab Statistics and Machine Learning Toolbox. Retrieved from 2015 website: https://www.mathworks.com/products/statistics.html</w:t>
      </w:r>
    </w:p>
    <w:p w14:paraId="6A0187C7"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Mills, L. S., Doak, M. E., &amp; Soulé, D. F. (1993). The keystone-species concept in ecology and conservation. </w:t>
      </w:r>
      <w:r w:rsidRPr="003A4F1D">
        <w:rPr>
          <w:i/>
          <w:iCs/>
          <w:noProof/>
        </w:rPr>
        <w:t>BioScience</w:t>
      </w:r>
      <w:r w:rsidRPr="003A4F1D">
        <w:rPr>
          <w:noProof/>
        </w:rPr>
        <w:t xml:space="preserve">, </w:t>
      </w:r>
      <w:r w:rsidRPr="003A4F1D">
        <w:rPr>
          <w:i/>
          <w:iCs/>
          <w:noProof/>
        </w:rPr>
        <w:t>43</w:t>
      </w:r>
      <w:r w:rsidRPr="003A4F1D">
        <w:rPr>
          <w:noProof/>
        </w:rPr>
        <w:t>(4), 219–224.</w:t>
      </w:r>
    </w:p>
    <w:p w14:paraId="57C2D9F9"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Müller, C. B., Adriaanse, I. C. T., Belshaw, R., &amp; Godfray, H. C. J. (1999). The structure of an aphid-parasitoid community. </w:t>
      </w:r>
      <w:r w:rsidRPr="003A4F1D">
        <w:rPr>
          <w:i/>
          <w:iCs/>
          <w:noProof/>
        </w:rPr>
        <w:t>Journal of Animal Ecology</w:t>
      </w:r>
      <w:r w:rsidRPr="003A4F1D">
        <w:rPr>
          <w:noProof/>
        </w:rPr>
        <w:t xml:space="preserve">, </w:t>
      </w:r>
      <w:r w:rsidRPr="003A4F1D">
        <w:rPr>
          <w:i/>
          <w:iCs/>
          <w:noProof/>
        </w:rPr>
        <w:t>68</w:t>
      </w:r>
      <w:r w:rsidRPr="003A4F1D">
        <w:rPr>
          <w:noProof/>
        </w:rPr>
        <w:t>, 346–370. https://doi.org/10.1046/j.1365-2656.1999.00288.x</w:t>
      </w:r>
    </w:p>
    <w:p w14:paraId="693108E2"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Newman, M. E. J. (2004). Fast algorithm for detecting community structure in networks. </w:t>
      </w:r>
      <w:r w:rsidRPr="003A4F1D">
        <w:rPr>
          <w:i/>
          <w:iCs/>
          <w:noProof/>
        </w:rPr>
        <w:t>Physical Review E - Statistical Physics, Plasmas, Fluids, and Related Interdisciplinary Topics</w:t>
      </w:r>
      <w:r w:rsidRPr="003A4F1D">
        <w:rPr>
          <w:noProof/>
        </w:rPr>
        <w:t xml:space="preserve">, </w:t>
      </w:r>
      <w:r w:rsidRPr="003A4F1D">
        <w:rPr>
          <w:i/>
          <w:iCs/>
          <w:noProof/>
        </w:rPr>
        <w:t>69</w:t>
      </w:r>
      <w:r w:rsidRPr="003A4F1D">
        <w:rPr>
          <w:noProof/>
        </w:rPr>
        <w:t>(6), 5. https://doi.org/10.1103/PhysRevE.69.066133</w:t>
      </w:r>
    </w:p>
    <w:p w14:paraId="192EC7BB"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Okey, T. A. (2004). </w:t>
      </w:r>
      <w:r w:rsidRPr="003A4F1D">
        <w:rPr>
          <w:i/>
          <w:iCs/>
          <w:noProof/>
        </w:rPr>
        <w:t>Shifted community states in four marine ecosystems: some potential mechanisms</w:t>
      </w:r>
      <w:r w:rsidRPr="003A4F1D">
        <w:rPr>
          <w:noProof/>
        </w:rPr>
        <w:t>. University of British Columbia, Canada.</w:t>
      </w:r>
    </w:p>
    <w:p w14:paraId="32B10D8D"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Paine, R. T. (1988). Road Maps of Interactions or Grist for Theoretical Development? </w:t>
      </w:r>
      <w:r w:rsidRPr="003A4F1D">
        <w:rPr>
          <w:i/>
          <w:iCs/>
          <w:noProof/>
        </w:rPr>
        <w:t>Ecology</w:t>
      </w:r>
      <w:r w:rsidRPr="003A4F1D">
        <w:rPr>
          <w:noProof/>
        </w:rPr>
        <w:t xml:space="preserve">, </w:t>
      </w:r>
      <w:r w:rsidRPr="003A4F1D">
        <w:rPr>
          <w:i/>
          <w:iCs/>
          <w:noProof/>
        </w:rPr>
        <w:t>69</w:t>
      </w:r>
      <w:r w:rsidRPr="003A4F1D">
        <w:rPr>
          <w:noProof/>
        </w:rPr>
        <w:t>(6), 1648–1654. https://doi.org/10.2307/1941141</w:t>
      </w:r>
    </w:p>
    <w:p w14:paraId="4D61B20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Pimm, S. L. (1982). Food webs. In </w:t>
      </w:r>
      <w:r w:rsidRPr="003A4F1D">
        <w:rPr>
          <w:i/>
          <w:iCs/>
          <w:noProof/>
        </w:rPr>
        <w:t>Food webs</w:t>
      </w:r>
      <w:r w:rsidRPr="003A4F1D">
        <w:rPr>
          <w:noProof/>
        </w:rPr>
        <w:t>. London: Springer.</w:t>
      </w:r>
    </w:p>
    <w:p w14:paraId="37F7FEF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Plagányi, É. E., &amp; Essington, T. E. (2014). When the SURFs up, forage fish are key. </w:t>
      </w:r>
      <w:r w:rsidRPr="003A4F1D">
        <w:rPr>
          <w:i/>
          <w:iCs/>
          <w:noProof/>
        </w:rPr>
        <w:t>Fisheries Research</w:t>
      </w:r>
      <w:r w:rsidRPr="003A4F1D">
        <w:rPr>
          <w:noProof/>
        </w:rPr>
        <w:t xml:space="preserve">, </w:t>
      </w:r>
      <w:r w:rsidRPr="003A4F1D">
        <w:rPr>
          <w:i/>
          <w:iCs/>
          <w:noProof/>
        </w:rPr>
        <w:t>159</w:t>
      </w:r>
      <w:r w:rsidRPr="003A4F1D">
        <w:rPr>
          <w:noProof/>
        </w:rPr>
        <w:t>, 68–74. https://doi.org/10.1016/j.fishres.2014.05.011</w:t>
      </w:r>
    </w:p>
    <w:p w14:paraId="3FFD9264"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R Development Core Team. (2013). </w:t>
      </w:r>
      <w:r w:rsidRPr="003A4F1D">
        <w:rPr>
          <w:i/>
          <w:iCs/>
          <w:noProof/>
        </w:rPr>
        <w:t>R: A Language and Environment for Statistical Computing</w:t>
      </w:r>
      <w:r w:rsidRPr="003A4F1D">
        <w:rPr>
          <w:noProof/>
        </w:rPr>
        <w:t>. https://doi.org/10.1007/978-3-540-74686-7</w:t>
      </w:r>
    </w:p>
    <w:p w14:paraId="7DE5CA6F"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Sander, E. L., Wootton, J. T., &amp; Allesina, S. (2015). What Can Interaction Webs Tell Us About Species Roles? </w:t>
      </w:r>
      <w:r w:rsidRPr="003A4F1D">
        <w:rPr>
          <w:i/>
          <w:iCs/>
          <w:noProof/>
        </w:rPr>
        <w:t>PLoS Computational Biology</w:t>
      </w:r>
      <w:r w:rsidRPr="003A4F1D">
        <w:rPr>
          <w:noProof/>
        </w:rPr>
        <w:t xml:space="preserve">, </w:t>
      </w:r>
      <w:r w:rsidRPr="003A4F1D">
        <w:rPr>
          <w:i/>
          <w:iCs/>
          <w:noProof/>
        </w:rPr>
        <w:t>11</w:t>
      </w:r>
      <w:r w:rsidRPr="003A4F1D">
        <w:rPr>
          <w:noProof/>
        </w:rPr>
        <w:t>(7), 1–22. https://doi.org/10.1371/journal.pcbi.1004330</w:t>
      </w:r>
    </w:p>
    <w:p w14:paraId="739408CB"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Sugihara, G., Bersier, L. F., &amp; Schoenly, K. (1997). Effects of taxonomic and trophic aggregation on food web properties. </w:t>
      </w:r>
      <w:r w:rsidRPr="003A4F1D">
        <w:rPr>
          <w:i/>
          <w:iCs/>
          <w:noProof/>
        </w:rPr>
        <w:t>Oecologia</w:t>
      </w:r>
      <w:r w:rsidRPr="003A4F1D">
        <w:rPr>
          <w:noProof/>
        </w:rPr>
        <w:t xml:space="preserve">, </w:t>
      </w:r>
      <w:r w:rsidRPr="003A4F1D">
        <w:rPr>
          <w:i/>
          <w:iCs/>
          <w:noProof/>
        </w:rPr>
        <w:t>112</w:t>
      </w:r>
      <w:r w:rsidRPr="003A4F1D">
        <w:rPr>
          <w:noProof/>
        </w:rPr>
        <w:t>(2), 272–284. https://doi.org/10.1007/s004420050310</w:t>
      </w:r>
    </w:p>
    <w:p w14:paraId="11225959"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Sugihara, G., Schoenly, K., &amp; Trombla, A. (1989). Scale invariance in food web properties. </w:t>
      </w:r>
      <w:r w:rsidRPr="003A4F1D">
        <w:rPr>
          <w:i/>
          <w:iCs/>
          <w:noProof/>
        </w:rPr>
        <w:t>Science</w:t>
      </w:r>
      <w:r w:rsidRPr="003A4F1D">
        <w:rPr>
          <w:noProof/>
        </w:rPr>
        <w:t xml:space="preserve">, </w:t>
      </w:r>
      <w:r w:rsidRPr="003A4F1D">
        <w:rPr>
          <w:i/>
          <w:iCs/>
          <w:noProof/>
        </w:rPr>
        <w:t>245</w:t>
      </w:r>
      <w:r w:rsidRPr="003A4F1D">
        <w:rPr>
          <w:noProof/>
        </w:rPr>
        <w:t>(4913), 48–52. https://doi.org/10.1126/science.2740915</w:t>
      </w:r>
    </w:p>
    <w:p w14:paraId="6DCA59B6"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Traag, V. A., Waltman, L., &amp; van Eck, N. J. (2019). From Louvain to Leiden: guaranteeing well-connected communities. </w:t>
      </w:r>
      <w:r w:rsidRPr="003A4F1D">
        <w:rPr>
          <w:i/>
          <w:iCs/>
          <w:noProof/>
        </w:rPr>
        <w:t>Scientific Reports</w:t>
      </w:r>
      <w:r w:rsidRPr="003A4F1D">
        <w:rPr>
          <w:noProof/>
        </w:rPr>
        <w:t xml:space="preserve">, </w:t>
      </w:r>
      <w:r w:rsidRPr="003A4F1D">
        <w:rPr>
          <w:i/>
          <w:iCs/>
          <w:noProof/>
        </w:rPr>
        <w:t>9</w:t>
      </w:r>
      <w:r w:rsidRPr="003A4F1D">
        <w:rPr>
          <w:noProof/>
        </w:rPr>
        <w:t>(1), 1–12. https://doi.org/10.1038/s41598-019-41695-z</w:t>
      </w:r>
    </w:p>
    <w:p w14:paraId="06E085AB"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Wasserman, S., &amp; Faust, K. (1994). </w:t>
      </w:r>
      <w:r w:rsidRPr="003A4F1D">
        <w:rPr>
          <w:i/>
          <w:iCs/>
          <w:noProof/>
        </w:rPr>
        <w:t>Social network analysis : methods and applications</w:t>
      </w:r>
      <w:r w:rsidRPr="003A4F1D">
        <w:rPr>
          <w:noProof/>
        </w:rPr>
        <w:t>. Cambridge University Press.</w:t>
      </w:r>
    </w:p>
    <w:p w14:paraId="6E74AFFC"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Yildirim, I. (2012). Bayesian Inference: Gibbs Sampling. </w:t>
      </w:r>
      <w:r w:rsidRPr="003A4F1D">
        <w:rPr>
          <w:i/>
          <w:iCs/>
          <w:noProof/>
        </w:rPr>
        <w:t>Technical Note, University of Rochester</w:t>
      </w:r>
      <w:r w:rsidRPr="003A4F1D">
        <w:rPr>
          <w:noProof/>
        </w:rPr>
        <w:t>. Retrieved from http://www.mit.edu/~ilkery/papers/GibbsSampling.pdf</w:t>
      </w:r>
    </w:p>
    <w:p w14:paraId="0D903F9A"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Yodzis, P. (1998). Local trophodynamics and the interaction of marine mammals and </w:t>
      </w:r>
      <w:r w:rsidRPr="003A4F1D">
        <w:rPr>
          <w:noProof/>
        </w:rPr>
        <w:lastRenderedPageBreak/>
        <w:t xml:space="preserve">fisheries in the Benguela ecosystem. </w:t>
      </w:r>
      <w:r w:rsidRPr="003A4F1D">
        <w:rPr>
          <w:i/>
          <w:iCs/>
          <w:noProof/>
        </w:rPr>
        <w:t>Journal of Animal Ecology</w:t>
      </w:r>
      <w:r w:rsidRPr="003A4F1D">
        <w:rPr>
          <w:noProof/>
        </w:rPr>
        <w:t xml:space="preserve">, </w:t>
      </w:r>
      <w:r w:rsidRPr="003A4F1D">
        <w:rPr>
          <w:i/>
          <w:iCs/>
          <w:noProof/>
        </w:rPr>
        <w:t>67</w:t>
      </w:r>
      <w:r w:rsidRPr="003A4F1D">
        <w:rPr>
          <w:noProof/>
        </w:rPr>
        <w:t>(4), 635–658. https://doi.org/10.1046/j.1365-2656.1998.00224.x</w:t>
      </w:r>
    </w:p>
    <w:p w14:paraId="71E49D88" w14:textId="77777777" w:rsidR="003A4F1D" w:rsidRPr="003A4F1D" w:rsidRDefault="003A4F1D" w:rsidP="003A4F1D">
      <w:pPr>
        <w:widowControl w:val="0"/>
        <w:autoSpaceDE w:val="0"/>
        <w:autoSpaceDN w:val="0"/>
        <w:adjustRightInd w:val="0"/>
        <w:ind w:left="480" w:hanging="480"/>
        <w:rPr>
          <w:noProof/>
        </w:rPr>
      </w:pPr>
      <w:r w:rsidRPr="003A4F1D">
        <w:rPr>
          <w:noProof/>
        </w:rPr>
        <w:t xml:space="preserve">Yodzis, P., &amp; Winemiller, K. O. (1999). In Search of Operational Trophospecies in a Tropical Aquatic Food Web. </w:t>
      </w:r>
      <w:r w:rsidRPr="003A4F1D">
        <w:rPr>
          <w:i/>
          <w:iCs/>
          <w:noProof/>
        </w:rPr>
        <w:t>Oikos</w:t>
      </w:r>
      <w:r w:rsidRPr="003A4F1D">
        <w:rPr>
          <w:noProof/>
        </w:rPr>
        <w:t xml:space="preserve">, </w:t>
      </w:r>
      <w:r w:rsidRPr="003A4F1D">
        <w:rPr>
          <w:i/>
          <w:iCs/>
          <w:noProof/>
        </w:rPr>
        <w:t>87</w:t>
      </w:r>
      <w:r w:rsidRPr="003A4F1D">
        <w:rPr>
          <w:noProof/>
        </w:rPr>
        <w:t>(2), 327–340.</w:t>
      </w:r>
    </w:p>
    <w:p w14:paraId="061221F9" w14:textId="6A7C5926" w:rsidR="0027008C" w:rsidRDefault="003A4F1D" w:rsidP="00F65FD1">
      <w:pPr>
        <w:widowControl w:val="0"/>
        <w:autoSpaceDE w:val="0"/>
        <w:autoSpaceDN w:val="0"/>
        <w:adjustRightInd w:val="0"/>
        <w:ind w:left="480" w:hanging="480"/>
      </w:pPr>
      <w:r>
        <w:fldChar w:fldCharType="end"/>
      </w:r>
    </w:p>
    <w:p w14:paraId="01E8E395" w14:textId="77777777" w:rsidR="00CC7BE0" w:rsidRDefault="00CC7BE0">
      <w:pPr>
        <w:rPr>
          <w:b/>
          <w:bCs/>
          <w:kern w:val="36"/>
          <w:sz w:val="48"/>
          <w:szCs w:val="48"/>
        </w:rPr>
      </w:pPr>
      <w:r>
        <w:br w:type="page"/>
      </w:r>
    </w:p>
    <w:p w14:paraId="1C810B44" w14:textId="413E5AD4" w:rsidR="00F90FFB" w:rsidRDefault="009C78E1" w:rsidP="004E7CC2">
      <w:pPr>
        <w:pStyle w:val="Heading1"/>
        <w:pBdr>
          <w:bottom w:val="single" w:sz="6" w:space="31" w:color="auto"/>
        </w:pBdr>
      </w:pPr>
      <w:r>
        <w:lastRenderedPageBreak/>
        <w:t>Comment</w:t>
      </w:r>
      <w:r w:rsidR="00E1042A">
        <w:t>s</w:t>
      </w:r>
    </w:p>
    <w:p w14:paraId="1718999E" w14:textId="75E7EADE" w:rsidR="00FE1C7C" w:rsidRPr="00FE1C7C" w:rsidRDefault="00761DE0" w:rsidP="00FE1C7C">
      <w:r>
        <w:t>To rewrite:</w:t>
      </w:r>
    </w:p>
    <w:p w14:paraId="7A938F94" w14:textId="08C5A8D7" w:rsidR="00B81D70" w:rsidRPr="002F5412" w:rsidRDefault="00B81D70" w:rsidP="002F5412">
      <w:pPr>
        <w:pStyle w:val="ListParagraph"/>
        <w:numPr>
          <w:ilvl w:val="0"/>
          <w:numId w:val="13"/>
        </w:numPr>
        <w:rPr>
          <w:rFonts w:ascii="Times New Roman" w:eastAsia="Times New Roman" w:hAnsi="Times New Roman" w:cs="Times New Roman"/>
          <w:lang w:eastAsia="en-GB"/>
        </w:rPr>
      </w:pPr>
      <w:r>
        <w:t xml:space="preserve">We need to balance having food webs </w:t>
      </w:r>
      <w:r w:rsidR="000A7530">
        <w:t xml:space="preserve">suited to our problem and to have food webs that are comparable in the long run. </w:t>
      </w:r>
    </w:p>
    <w:p w14:paraId="258B515C" w14:textId="12F6696E" w:rsidR="0091289E" w:rsidRDefault="007716C4" w:rsidP="0091289E">
      <w:r>
        <w:t>To do:</w:t>
      </w:r>
    </w:p>
    <w:p w14:paraId="141BBA45" w14:textId="2A86B4D3" w:rsidR="00472FA3" w:rsidRPr="00CE0EEF" w:rsidRDefault="00866C1B" w:rsidP="00472FA3">
      <w:pPr>
        <w:pStyle w:val="ListParagraph"/>
        <w:numPr>
          <w:ilvl w:val="0"/>
          <w:numId w:val="13"/>
        </w:numPr>
      </w:pPr>
      <w:r w:rsidRPr="00AD70FB">
        <w:rPr>
          <w:rFonts w:ascii="Calibri" w:hAnsi="Calibri" w:cs="Calibri"/>
          <w:color w:val="000000"/>
        </w:rPr>
        <w:t>Rewrite the tables</w:t>
      </w:r>
      <w:r w:rsidR="004B0440" w:rsidRPr="00AD70FB">
        <w:rPr>
          <w:rFonts w:ascii="Calibri" w:hAnsi="Calibri" w:cs="Calibri"/>
          <w:color w:val="000000"/>
        </w:rPr>
        <w:t xml:space="preserve">. </w:t>
      </w:r>
    </w:p>
    <w:p w14:paraId="74AF5F9F" w14:textId="70EEB7B4" w:rsidR="00CE0EEF" w:rsidRDefault="00CE0EEF" w:rsidP="00CE0EEF">
      <w:r>
        <w:t>To tell Ferenc</w:t>
      </w:r>
    </w:p>
    <w:p w14:paraId="1361D985" w14:textId="77777777" w:rsidR="00CE0EEF" w:rsidRDefault="00CE0EEF" w:rsidP="00CE0EEF">
      <w:pPr>
        <w:pStyle w:val="ListParagraph"/>
        <w:numPr>
          <w:ilvl w:val="0"/>
          <w:numId w:val="14"/>
        </w:numPr>
      </w:pPr>
      <w:r>
        <w:t xml:space="preserve">The three unpublished manuscripts by White: that is the way that Borgatti introduced the REGE algorithm. I’ve basically just rewritten how he cited it. </w:t>
      </w:r>
    </w:p>
    <w:p w14:paraId="50E5ABBD" w14:textId="77777777" w:rsidR="002752B7" w:rsidRDefault="002752B7" w:rsidP="002752B7">
      <w:pPr>
        <w:pStyle w:val="ListParagraph"/>
        <w:numPr>
          <w:ilvl w:val="0"/>
          <w:numId w:val="14"/>
        </w:numPr>
      </w:pPr>
      <w:r>
        <w:t xml:space="preserve">I’ve also did a literature research looking for new papers about data aggregation and I couldn’t find anything particularly relevant for our research. What I found though is that each of the papers basically aggregates food webs in a different way. </w:t>
      </w:r>
    </w:p>
    <w:p w14:paraId="110A7A97" w14:textId="010CD5E1" w:rsidR="00CE0EEF" w:rsidRPr="00545F41" w:rsidRDefault="002752B7" w:rsidP="00A02BDC">
      <w:pPr>
        <w:pStyle w:val="ListParagraph"/>
        <w:numPr>
          <w:ilvl w:val="0"/>
          <w:numId w:val="13"/>
        </w:numPr>
      </w:pPr>
      <w:r w:rsidRPr="002665FC">
        <w:rPr>
          <w:rFonts w:ascii="Calibri" w:hAnsi="Calibri" w:cs="Calibri"/>
          <w:color w:val="000000"/>
        </w:rPr>
        <w:t>In the Oikos guidelines they ask me to keep the title page in a different document so that they can send the text directly to the reviewers without our names. Maybe they introduced this recently.</w:t>
      </w:r>
    </w:p>
    <w:p w14:paraId="6475C552" w14:textId="5599593D" w:rsidR="00545F41" w:rsidRPr="002232B0" w:rsidRDefault="00545F41" w:rsidP="00A02BDC">
      <w:pPr>
        <w:pStyle w:val="ListParagraph"/>
        <w:numPr>
          <w:ilvl w:val="0"/>
          <w:numId w:val="13"/>
        </w:numPr>
      </w:pPr>
      <w:proofErr w:type="gramStart"/>
      <w:r>
        <w:rPr>
          <w:rFonts w:ascii="Calibri" w:hAnsi="Calibri" w:cs="Calibri"/>
          <w:color w:val="000000"/>
        </w:rPr>
        <w:t>There’s</w:t>
      </w:r>
      <w:proofErr w:type="gramEnd"/>
      <w:r>
        <w:rPr>
          <w:rFonts w:ascii="Calibri" w:hAnsi="Calibri" w:cs="Calibri"/>
          <w:color w:val="000000"/>
        </w:rPr>
        <w:t xml:space="preserve"> no bacteria in Martinez 1991</w:t>
      </w:r>
    </w:p>
    <w:p w14:paraId="770159BD" w14:textId="5B4CDD3F" w:rsidR="002232B0" w:rsidRDefault="002232B0" w:rsidP="00A02BDC">
      <w:pPr>
        <w:pStyle w:val="ListParagraph"/>
        <w:numPr>
          <w:ilvl w:val="0"/>
          <w:numId w:val="13"/>
        </w:numPr>
      </w:pPr>
      <w:r>
        <w:rPr>
          <w:rFonts w:ascii="Calibri" w:hAnsi="Calibri" w:cs="Calibri"/>
          <w:color w:val="000000"/>
        </w:rPr>
        <w:t xml:space="preserve">Also </w:t>
      </w:r>
      <w:r w:rsidR="003016EF">
        <w:rPr>
          <w:rFonts w:ascii="Calibri" w:hAnsi="Calibri" w:cs="Calibri"/>
          <w:color w:val="000000"/>
        </w:rPr>
        <w:fldChar w:fldCharType="begin" w:fldLock="1"/>
      </w:r>
      <w:r w:rsidR="00F83386">
        <w:rPr>
          <w:rFonts w:ascii="Calibri" w:hAnsi="Calibri" w:cs="Calibri"/>
          <w:color w:val="000000"/>
        </w:rPr>
        <w:instrText>ADDIN CSL_CITATION {"citationItems":[{"id":"ITEM-1","itemData":{"author":[{"dropping-particle":"","family":"Martinez","given":"Neo D.","non-dropping-particle":"","parse-names":false,"suffix":""}],"container-title":"Oikos","id":"ITEM-1","issue":"3","issued":{"date-parts":[["1993"]]},"page":"403-412","title":"Effects of Resolution on Food Web Structure","type":"article-journal","volume":"66"},"uris":["http://www.mendeley.com/documents/?uuid=31a3d878-b05a-42e7-924a-604b9b92921c"]}],"mendeley":{"formattedCitation":"(Martinez, 1993)","plainTextFormattedCitation":"(Martinez, 1993)","previouslyFormattedCitation":"(Martinez, 1993)"},"properties":{"noteIndex":0},"schema":"https://github.com/citation-style-language/schema/raw/master/csl-citation.json"}</w:instrText>
      </w:r>
      <w:r w:rsidR="003016EF">
        <w:rPr>
          <w:rFonts w:ascii="Calibri" w:hAnsi="Calibri" w:cs="Calibri"/>
          <w:color w:val="000000"/>
        </w:rPr>
        <w:fldChar w:fldCharType="separate"/>
      </w:r>
      <w:r w:rsidR="003016EF" w:rsidRPr="003016EF">
        <w:rPr>
          <w:rFonts w:ascii="Calibri" w:hAnsi="Calibri" w:cs="Calibri"/>
          <w:noProof/>
          <w:color w:val="000000"/>
        </w:rPr>
        <w:t>(Martinez, 1993)</w:t>
      </w:r>
      <w:r w:rsidR="003016EF">
        <w:rPr>
          <w:rFonts w:ascii="Calibri" w:hAnsi="Calibri" w:cs="Calibri"/>
          <w:color w:val="000000"/>
        </w:rPr>
        <w:fldChar w:fldCharType="end"/>
      </w:r>
      <w:r w:rsidR="003016EF">
        <w:rPr>
          <w:rFonts w:ascii="Calibri" w:hAnsi="Calibri" w:cs="Calibri"/>
          <w:color w:val="000000"/>
        </w:rPr>
        <w:t xml:space="preserve"> showed that </w:t>
      </w:r>
      <w:r w:rsidR="001E334A">
        <w:rPr>
          <w:rFonts w:ascii="Calibri" w:hAnsi="Calibri" w:cs="Calibri"/>
          <w:color w:val="000000"/>
        </w:rPr>
        <w:t xml:space="preserve">by aggregating too much we end up having clusters where we have species with different </w:t>
      </w:r>
      <w:r w:rsidR="00CD4ABD">
        <w:rPr>
          <w:rFonts w:ascii="Calibri" w:hAnsi="Calibri" w:cs="Calibri"/>
          <w:color w:val="000000"/>
        </w:rPr>
        <w:t>ecosystem</w:t>
      </w:r>
      <w:r w:rsidR="001E334A">
        <w:rPr>
          <w:rFonts w:ascii="Calibri" w:hAnsi="Calibri" w:cs="Calibri"/>
          <w:color w:val="000000"/>
        </w:rPr>
        <w:t xml:space="preserve"> roles. </w:t>
      </w:r>
    </w:p>
    <w:sectPr w:rsidR="002232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172D3"/>
    <w:multiLevelType w:val="hybridMultilevel"/>
    <w:tmpl w:val="F86C1132"/>
    <w:lvl w:ilvl="0" w:tplc="5A106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8"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9"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1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BA6C6D"/>
    <w:multiLevelType w:val="hybridMultilevel"/>
    <w:tmpl w:val="8BBAC17E"/>
    <w:lvl w:ilvl="0" w:tplc="46D489B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3"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2"/>
  </w:num>
  <w:num w:numId="2">
    <w:abstractNumId w:val="4"/>
  </w:num>
  <w:num w:numId="3">
    <w:abstractNumId w:val="7"/>
  </w:num>
  <w:num w:numId="4">
    <w:abstractNumId w:val="8"/>
  </w:num>
  <w:num w:numId="5">
    <w:abstractNumId w:val="9"/>
  </w:num>
  <w:num w:numId="6">
    <w:abstractNumId w:val="1"/>
  </w:num>
  <w:num w:numId="7">
    <w:abstractNumId w:val="13"/>
  </w:num>
  <w:num w:numId="8">
    <w:abstractNumId w:val="2"/>
  </w:num>
  <w:num w:numId="9">
    <w:abstractNumId w:val="3"/>
  </w:num>
  <w:num w:numId="10">
    <w:abstractNumId w:val="0"/>
  </w:num>
  <w:num w:numId="11">
    <w:abstractNumId w:val="10"/>
  </w:num>
  <w:num w:numId="12">
    <w:abstractNumId w:val="5"/>
  </w:num>
  <w:num w:numId="13">
    <w:abstractNumId w:val="6"/>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4C"/>
    <w:rsid w:val="000075B9"/>
    <w:rsid w:val="00007FB9"/>
    <w:rsid w:val="00012301"/>
    <w:rsid w:val="00013FD8"/>
    <w:rsid w:val="000206E7"/>
    <w:rsid w:val="00030864"/>
    <w:rsid w:val="00031276"/>
    <w:rsid w:val="00037503"/>
    <w:rsid w:val="00042811"/>
    <w:rsid w:val="00045467"/>
    <w:rsid w:val="00052456"/>
    <w:rsid w:val="00053DA7"/>
    <w:rsid w:val="00054116"/>
    <w:rsid w:val="0005491C"/>
    <w:rsid w:val="000562F6"/>
    <w:rsid w:val="00056971"/>
    <w:rsid w:val="00062BC0"/>
    <w:rsid w:val="000666C4"/>
    <w:rsid w:val="000751C9"/>
    <w:rsid w:val="00077683"/>
    <w:rsid w:val="00081CFF"/>
    <w:rsid w:val="00087DFB"/>
    <w:rsid w:val="000916ED"/>
    <w:rsid w:val="0009369F"/>
    <w:rsid w:val="00095351"/>
    <w:rsid w:val="000A024F"/>
    <w:rsid w:val="000A4630"/>
    <w:rsid w:val="000A7530"/>
    <w:rsid w:val="000B1EB2"/>
    <w:rsid w:val="000B4EE1"/>
    <w:rsid w:val="000B5053"/>
    <w:rsid w:val="000B68D3"/>
    <w:rsid w:val="000B6F28"/>
    <w:rsid w:val="000B6FB1"/>
    <w:rsid w:val="000C029B"/>
    <w:rsid w:val="000C1A9A"/>
    <w:rsid w:val="000C39C3"/>
    <w:rsid w:val="000D02B3"/>
    <w:rsid w:val="000D22A5"/>
    <w:rsid w:val="000D3CF3"/>
    <w:rsid w:val="000D7007"/>
    <w:rsid w:val="000E6890"/>
    <w:rsid w:val="000F4E24"/>
    <w:rsid w:val="0010091E"/>
    <w:rsid w:val="001044D8"/>
    <w:rsid w:val="00104F74"/>
    <w:rsid w:val="00105A6D"/>
    <w:rsid w:val="00106B46"/>
    <w:rsid w:val="001101ED"/>
    <w:rsid w:val="00113640"/>
    <w:rsid w:val="00113C33"/>
    <w:rsid w:val="00114788"/>
    <w:rsid w:val="001147FA"/>
    <w:rsid w:val="00115A65"/>
    <w:rsid w:val="001160E4"/>
    <w:rsid w:val="001167D0"/>
    <w:rsid w:val="001222AB"/>
    <w:rsid w:val="00122F2D"/>
    <w:rsid w:val="00124481"/>
    <w:rsid w:val="00124580"/>
    <w:rsid w:val="001319CB"/>
    <w:rsid w:val="00132010"/>
    <w:rsid w:val="00134D75"/>
    <w:rsid w:val="00136557"/>
    <w:rsid w:val="001406D6"/>
    <w:rsid w:val="00141E46"/>
    <w:rsid w:val="0014399A"/>
    <w:rsid w:val="00144FEA"/>
    <w:rsid w:val="00147AAB"/>
    <w:rsid w:val="00150DD4"/>
    <w:rsid w:val="00151BAB"/>
    <w:rsid w:val="00152477"/>
    <w:rsid w:val="00152B97"/>
    <w:rsid w:val="00154549"/>
    <w:rsid w:val="001548EF"/>
    <w:rsid w:val="00156CD4"/>
    <w:rsid w:val="00157510"/>
    <w:rsid w:val="00162222"/>
    <w:rsid w:val="00165FC4"/>
    <w:rsid w:val="001660E2"/>
    <w:rsid w:val="001741B5"/>
    <w:rsid w:val="00176768"/>
    <w:rsid w:val="00182573"/>
    <w:rsid w:val="00184FAB"/>
    <w:rsid w:val="00185848"/>
    <w:rsid w:val="00195487"/>
    <w:rsid w:val="001964CB"/>
    <w:rsid w:val="00197BEE"/>
    <w:rsid w:val="001A04D7"/>
    <w:rsid w:val="001B2B9D"/>
    <w:rsid w:val="001B4554"/>
    <w:rsid w:val="001B5985"/>
    <w:rsid w:val="001C36B7"/>
    <w:rsid w:val="001C3B30"/>
    <w:rsid w:val="001C64B9"/>
    <w:rsid w:val="001C6B4C"/>
    <w:rsid w:val="001D1956"/>
    <w:rsid w:val="001D5877"/>
    <w:rsid w:val="001E334A"/>
    <w:rsid w:val="001E396B"/>
    <w:rsid w:val="001E5DAA"/>
    <w:rsid w:val="001F1D10"/>
    <w:rsid w:val="001F27E9"/>
    <w:rsid w:val="001F2B1B"/>
    <w:rsid w:val="001F3733"/>
    <w:rsid w:val="001F7A43"/>
    <w:rsid w:val="0020014B"/>
    <w:rsid w:val="00200987"/>
    <w:rsid w:val="00201382"/>
    <w:rsid w:val="00207AAC"/>
    <w:rsid w:val="00210A99"/>
    <w:rsid w:val="00213C34"/>
    <w:rsid w:val="00214327"/>
    <w:rsid w:val="0021738E"/>
    <w:rsid w:val="002230B9"/>
    <w:rsid w:val="002232B0"/>
    <w:rsid w:val="0022414C"/>
    <w:rsid w:val="00226448"/>
    <w:rsid w:val="0022749C"/>
    <w:rsid w:val="00241918"/>
    <w:rsid w:val="002431CC"/>
    <w:rsid w:val="002447B0"/>
    <w:rsid w:val="00244C21"/>
    <w:rsid w:val="00244CB3"/>
    <w:rsid w:val="00250DEC"/>
    <w:rsid w:val="00255695"/>
    <w:rsid w:val="0025679C"/>
    <w:rsid w:val="00263CAE"/>
    <w:rsid w:val="002665FC"/>
    <w:rsid w:val="0027008C"/>
    <w:rsid w:val="002732B7"/>
    <w:rsid w:val="002752B7"/>
    <w:rsid w:val="002817FA"/>
    <w:rsid w:val="00281B39"/>
    <w:rsid w:val="0028213E"/>
    <w:rsid w:val="0028743D"/>
    <w:rsid w:val="00290034"/>
    <w:rsid w:val="0029117C"/>
    <w:rsid w:val="00292422"/>
    <w:rsid w:val="00294B7C"/>
    <w:rsid w:val="00296C15"/>
    <w:rsid w:val="00297955"/>
    <w:rsid w:val="002A2502"/>
    <w:rsid w:val="002A3ABE"/>
    <w:rsid w:val="002A3BB9"/>
    <w:rsid w:val="002B4233"/>
    <w:rsid w:val="002C1F8C"/>
    <w:rsid w:val="002C4CEC"/>
    <w:rsid w:val="002C54C1"/>
    <w:rsid w:val="002C660C"/>
    <w:rsid w:val="002D48AC"/>
    <w:rsid w:val="002E27A2"/>
    <w:rsid w:val="002E6C6B"/>
    <w:rsid w:val="002F01D4"/>
    <w:rsid w:val="002F358A"/>
    <w:rsid w:val="002F5412"/>
    <w:rsid w:val="002F7A60"/>
    <w:rsid w:val="003016EF"/>
    <w:rsid w:val="00303464"/>
    <w:rsid w:val="0030694A"/>
    <w:rsid w:val="003148F6"/>
    <w:rsid w:val="0031677D"/>
    <w:rsid w:val="00336C2F"/>
    <w:rsid w:val="00344B9F"/>
    <w:rsid w:val="003502AC"/>
    <w:rsid w:val="0035285C"/>
    <w:rsid w:val="0035329D"/>
    <w:rsid w:val="00353971"/>
    <w:rsid w:val="00353E3E"/>
    <w:rsid w:val="00355D2B"/>
    <w:rsid w:val="003574F1"/>
    <w:rsid w:val="00357786"/>
    <w:rsid w:val="00365C44"/>
    <w:rsid w:val="00366F86"/>
    <w:rsid w:val="00371AB8"/>
    <w:rsid w:val="00372F02"/>
    <w:rsid w:val="003810BA"/>
    <w:rsid w:val="003902A3"/>
    <w:rsid w:val="00390302"/>
    <w:rsid w:val="003920CF"/>
    <w:rsid w:val="003969D9"/>
    <w:rsid w:val="003A2481"/>
    <w:rsid w:val="003A3F01"/>
    <w:rsid w:val="003A4F1D"/>
    <w:rsid w:val="003B1CC9"/>
    <w:rsid w:val="003C108E"/>
    <w:rsid w:val="003C1585"/>
    <w:rsid w:val="003C5A3A"/>
    <w:rsid w:val="003C6FC3"/>
    <w:rsid w:val="003D33D8"/>
    <w:rsid w:val="003D3E5B"/>
    <w:rsid w:val="003D3EA7"/>
    <w:rsid w:val="003D4F70"/>
    <w:rsid w:val="003D5C52"/>
    <w:rsid w:val="003D70E2"/>
    <w:rsid w:val="003E5335"/>
    <w:rsid w:val="003E5E82"/>
    <w:rsid w:val="003F613A"/>
    <w:rsid w:val="00402C95"/>
    <w:rsid w:val="00402D71"/>
    <w:rsid w:val="00402E5A"/>
    <w:rsid w:val="00404E73"/>
    <w:rsid w:val="004056BA"/>
    <w:rsid w:val="00405877"/>
    <w:rsid w:val="00410D29"/>
    <w:rsid w:val="00411632"/>
    <w:rsid w:val="004144BA"/>
    <w:rsid w:val="00417054"/>
    <w:rsid w:val="00421D16"/>
    <w:rsid w:val="00422496"/>
    <w:rsid w:val="0043088C"/>
    <w:rsid w:val="0043221F"/>
    <w:rsid w:val="0043408B"/>
    <w:rsid w:val="004340A6"/>
    <w:rsid w:val="0043751C"/>
    <w:rsid w:val="004378B7"/>
    <w:rsid w:val="0044073F"/>
    <w:rsid w:val="00444DCF"/>
    <w:rsid w:val="0044573A"/>
    <w:rsid w:val="00447CC2"/>
    <w:rsid w:val="00452776"/>
    <w:rsid w:val="004531CA"/>
    <w:rsid w:val="004537AB"/>
    <w:rsid w:val="004605FB"/>
    <w:rsid w:val="00460D7F"/>
    <w:rsid w:val="00461EB7"/>
    <w:rsid w:val="004661E8"/>
    <w:rsid w:val="00471527"/>
    <w:rsid w:val="00472FA3"/>
    <w:rsid w:val="00473974"/>
    <w:rsid w:val="004815F4"/>
    <w:rsid w:val="00482DED"/>
    <w:rsid w:val="00490E76"/>
    <w:rsid w:val="004A217C"/>
    <w:rsid w:val="004A2E0E"/>
    <w:rsid w:val="004B0440"/>
    <w:rsid w:val="004B1858"/>
    <w:rsid w:val="004B5636"/>
    <w:rsid w:val="004C03DA"/>
    <w:rsid w:val="004C2941"/>
    <w:rsid w:val="004C47D8"/>
    <w:rsid w:val="004D2391"/>
    <w:rsid w:val="004D2536"/>
    <w:rsid w:val="004D3DF4"/>
    <w:rsid w:val="004D7732"/>
    <w:rsid w:val="004E1B93"/>
    <w:rsid w:val="004E551A"/>
    <w:rsid w:val="004E5E94"/>
    <w:rsid w:val="004E7546"/>
    <w:rsid w:val="004E7CC2"/>
    <w:rsid w:val="004F6CB1"/>
    <w:rsid w:val="005002F9"/>
    <w:rsid w:val="00500944"/>
    <w:rsid w:val="00501CB0"/>
    <w:rsid w:val="0051393E"/>
    <w:rsid w:val="0051508E"/>
    <w:rsid w:val="005160F5"/>
    <w:rsid w:val="00517BA0"/>
    <w:rsid w:val="00520EB6"/>
    <w:rsid w:val="005224DB"/>
    <w:rsid w:val="0052515E"/>
    <w:rsid w:val="00540FE2"/>
    <w:rsid w:val="00542B5C"/>
    <w:rsid w:val="005458A8"/>
    <w:rsid w:val="00545F41"/>
    <w:rsid w:val="00556568"/>
    <w:rsid w:val="00563E7A"/>
    <w:rsid w:val="005657F0"/>
    <w:rsid w:val="005717DA"/>
    <w:rsid w:val="005736AE"/>
    <w:rsid w:val="00573735"/>
    <w:rsid w:val="00573847"/>
    <w:rsid w:val="005749E8"/>
    <w:rsid w:val="00582C92"/>
    <w:rsid w:val="0058328B"/>
    <w:rsid w:val="005848F7"/>
    <w:rsid w:val="00585C55"/>
    <w:rsid w:val="00592019"/>
    <w:rsid w:val="005938CE"/>
    <w:rsid w:val="00594C86"/>
    <w:rsid w:val="005952AE"/>
    <w:rsid w:val="005961C6"/>
    <w:rsid w:val="005A3B58"/>
    <w:rsid w:val="005B6332"/>
    <w:rsid w:val="005C0B59"/>
    <w:rsid w:val="005C37CF"/>
    <w:rsid w:val="005C5C28"/>
    <w:rsid w:val="005D2308"/>
    <w:rsid w:val="005D57A0"/>
    <w:rsid w:val="005E1214"/>
    <w:rsid w:val="005E1C1D"/>
    <w:rsid w:val="005E3727"/>
    <w:rsid w:val="005F0340"/>
    <w:rsid w:val="005F221F"/>
    <w:rsid w:val="005F4176"/>
    <w:rsid w:val="005F4F9E"/>
    <w:rsid w:val="00601D9E"/>
    <w:rsid w:val="00601E74"/>
    <w:rsid w:val="00601EB4"/>
    <w:rsid w:val="00601F28"/>
    <w:rsid w:val="00621206"/>
    <w:rsid w:val="0063073C"/>
    <w:rsid w:val="006318D5"/>
    <w:rsid w:val="006321EE"/>
    <w:rsid w:val="006329EA"/>
    <w:rsid w:val="006439E2"/>
    <w:rsid w:val="00646B25"/>
    <w:rsid w:val="00646E09"/>
    <w:rsid w:val="00652996"/>
    <w:rsid w:val="00653E72"/>
    <w:rsid w:val="006541F1"/>
    <w:rsid w:val="00660491"/>
    <w:rsid w:val="00662185"/>
    <w:rsid w:val="00663BD5"/>
    <w:rsid w:val="00672869"/>
    <w:rsid w:val="006768AF"/>
    <w:rsid w:val="00676AF7"/>
    <w:rsid w:val="006779F3"/>
    <w:rsid w:val="00682CF2"/>
    <w:rsid w:val="00683272"/>
    <w:rsid w:val="00683DBD"/>
    <w:rsid w:val="00684BBE"/>
    <w:rsid w:val="0069133A"/>
    <w:rsid w:val="006939D2"/>
    <w:rsid w:val="00693D50"/>
    <w:rsid w:val="00694B3E"/>
    <w:rsid w:val="00695237"/>
    <w:rsid w:val="006A22F3"/>
    <w:rsid w:val="006B2F4C"/>
    <w:rsid w:val="006B783B"/>
    <w:rsid w:val="006B7A2D"/>
    <w:rsid w:val="006C5A3B"/>
    <w:rsid w:val="006D24F4"/>
    <w:rsid w:val="006D3AB6"/>
    <w:rsid w:val="006D3F71"/>
    <w:rsid w:val="006D3FC0"/>
    <w:rsid w:val="006D5236"/>
    <w:rsid w:val="006E0E55"/>
    <w:rsid w:val="006E3ED4"/>
    <w:rsid w:val="006F2E2C"/>
    <w:rsid w:val="006F39B4"/>
    <w:rsid w:val="006F502B"/>
    <w:rsid w:val="00700A43"/>
    <w:rsid w:val="00702ED3"/>
    <w:rsid w:val="0070604B"/>
    <w:rsid w:val="00706144"/>
    <w:rsid w:val="00706B3F"/>
    <w:rsid w:val="007135A1"/>
    <w:rsid w:val="007162C5"/>
    <w:rsid w:val="0071648B"/>
    <w:rsid w:val="0072369B"/>
    <w:rsid w:val="007270B5"/>
    <w:rsid w:val="00734EF7"/>
    <w:rsid w:val="00735B20"/>
    <w:rsid w:val="00741062"/>
    <w:rsid w:val="0074126A"/>
    <w:rsid w:val="007439F6"/>
    <w:rsid w:val="00743E9C"/>
    <w:rsid w:val="007470AE"/>
    <w:rsid w:val="00761DE0"/>
    <w:rsid w:val="00763B9F"/>
    <w:rsid w:val="0076519E"/>
    <w:rsid w:val="007710D8"/>
    <w:rsid w:val="007716C4"/>
    <w:rsid w:val="00774245"/>
    <w:rsid w:val="007744A7"/>
    <w:rsid w:val="00775622"/>
    <w:rsid w:val="00777BCC"/>
    <w:rsid w:val="00790739"/>
    <w:rsid w:val="0079128C"/>
    <w:rsid w:val="007918BC"/>
    <w:rsid w:val="0079377C"/>
    <w:rsid w:val="0079608C"/>
    <w:rsid w:val="007A2D55"/>
    <w:rsid w:val="007A5518"/>
    <w:rsid w:val="007C0855"/>
    <w:rsid w:val="007C1211"/>
    <w:rsid w:val="007C382A"/>
    <w:rsid w:val="007D2F8F"/>
    <w:rsid w:val="007D422A"/>
    <w:rsid w:val="007D4FEE"/>
    <w:rsid w:val="007E3919"/>
    <w:rsid w:val="007F0332"/>
    <w:rsid w:val="007F3903"/>
    <w:rsid w:val="007F5E2B"/>
    <w:rsid w:val="008035DB"/>
    <w:rsid w:val="00803F4A"/>
    <w:rsid w:val="00805C64"/>
    <w:rsid w:val="00806BF4"/>
    <w:rsid w:val="00810BFE"/>
    <w:rsid w:val="008112A0"/>
    <w:rsid w:val="00813D4F"/>
    <w:rsid w:val="00823F13"/>
    <w:rsid w:val="00827262"/>
    <w:rsid w:val="00831D77"/>
    <w:rsid w:val="0085362F"/>
    <w:rsid w:val="008601D6"/>
    <w:rsid w:val="008625FF"/>
    <w:rsid w:val="00864634"/>
    <w:rsid w:val="008664B3"/>
    <w:rsid w:val="00866C1B"/>
    <w:rsid w:val="00871CF3"/>
    <w:rsid w:val="00871E94"/>
    <w:rsid w:val="008816E9"/>
    <w:rsid w:val="008821D7"/>
    <w:rsid w:val="0088540F"/>
    <w:rsid w:val="00886D5B"/>
    <w:rsid w:val="0089113F"/>
    <w:rsid w:val="008914DF"/>
    <w:rsid w:val="008924B8"/>
    <w:rsid w:val="00892E83"/>
    <w:rsid w:val="008A654D"/>
    <w:rsid w:val="008A7241"/>
    <w:rsid w:val="008B39C6"/>
    <w:rsid w:val="008C5202"/>
    <w:rsid w:val="008D05A1"/>
    <w:rsid w:val="008D29D4"/>
    <w:rsid w:val="008D2AC5"/>
    <w:rsid w:val="008D2CAE"/>
    <w:rsid w:val="008D4A46"/>
    <w:rsid w:val="008D6657"/>
    <w:rsid w:val="008D69EF"/>
    <w:rsid w:val="008D6EC7"/>
    <w:rsid w:val="008E16FE"/>
    <w:rsid w:val="008E6BFA"/>
    <w:rsid w:val="00906378"/>
    <w:rsid w:val="0091289E"/>
    <w:rsid w:val="00912E0C"/>
    <w:rsid w:val="00917193"/>
    <w:rsid w:val="00924019"/>
    <w:rsid w:val="0092686A"/>
    <w:rsid w:val="009301DC"/>
    <w:rsid w:val="00932A0E"/>
    <w:rsid w:val="00937AC6"/>
    <w:rsid w:val="0095088B"/>
    <w:rsid w:val="0095123D"/>
    <w:rsid w:val="009513AF"/>
    <w:rsid w:val="00955452"/>
    <w:rsid w:val="00960BF4"/>
    <w:rsid w:val="00963891"/>
    <w:rsid w:val="00967BA7"/>
    <w:rsid w:val="00973E8E"/>
    <w:rsid w:val="00975A3A"/>
    <w:rsid w:val="0097604A"/>
    <w:rsid w:val="00981B7A"/>
    <w:rsid w:val="00985541"/>
    <w:rsid w:val="00985BD1"/>
    <w:rsid w:val="009871D8"/>
    <w:rsid w:val="0099126E"/>
    <w:rsid w:val="00992B45"/>
    <w:rsid w:val="00993B09"/>
    <w:rsid w:val="0099609B"/>
    <w:rsid w:val="00996756"/>
    <w:rsid w:val="009A1CC5"/>
    <w:rsid w:val="009A2D8E"/>
    <w:rsid w:val="009A53A7"/>
    <w:rsid w:val="009A6DA8"/>
    <w:rsid w:val="009B6368"/>
    <w:rsid w:val="009B6FEB"/>
    <w:rsid w:val="009C2709"/>
    <w:rsid w:val="009C3F08"/>
    <w:rsid w:val="009C4D46"/>
    <w:rsid w:val="009C543D"/>
    <w:rsid w:val="009C78E1"/>
    <w:rsid w:val="009D0DBF"/>
    <w:rsid w:val="009D1FAE"/>
    <w:rsid w:val="009D3D68"/>
    <w:rsid w:val="009D6155"/>
    <w:rsid w:val="009D7C1C"/>
    <w:rsid w:val="009E2B10"/>
    <w:rsid w:val="009F08E3"/>
    <w:rsid w:val="009F6BE3"/>
    <w:rsid w:val="009F7634"/>
    <w:rsid w:val="00A02CEC"/>
    <w:rsid w:val="00A02D06"/>
    <w:rsid w:val="00A03D5F"/>
    <w:rsid w:val="00A17BDA"/>
    <w:rsid w:val="00A21A31"/>
    <w:rsid w:val="00A2408B"/>
    <w:rsid w:val="00A2563E"/>
    <w:rsid w:val="00A266C2"/>
    <w:rsid w:val="00A360C3"/>
    <w:rsid w:val="00A36970"/>
    <w:rsid w:val="00A36E0A"/>
    <w:rsid w:val="00A37994"/>
    <w:rsid w:val="00A421FD"/>
    <w:rsid w:val="00A42A67"/>
    <w:rsid w:val="00A43FAF"/>
    <w:rsid w:val="00A43FE7"/>
    <w:rsid w:val="00A45E8D"/>
    <w:rsid w:val="00A475C0"/>
    <w:rsid w:val="00A560A6"/>
    <w:rsid w:val="00A61A27"/>
    <w:rsid w:val="00A62091"/>
    <w:rsid w:val="00A62256"/>
    <w:rsid w:val="00A6340F"/>
    <w:rsid w:val="00A63484"/>
    <w:rsid w:val="00A671C2"/>
    <w:rsid w:val="00A72052"/>
    <w:rsid w:val="00A74DC4"/>
    <w:rsid w:val="00A82243"/>
    <w:rsid w:val="00A82909"/>
    <w:rsid w:val="00A829C6"/>
    <w:rsid w:val="00A85AD3"/>
    <w:rsid w:val="00A87116"/>
    <w:rsid w:val="00A90F73"/>
    <w:rsid w:val="00A95480"/>
    <w:rsid w:val="00A95875"/>
    <w:rsid w:val="00A9690F"/>
    <w:rsid w:val="00AA016A"/>
    <w:rsid w:val="00AA1DE7"/>
    <w:rsid w:val="00AA789C"/>
    <w:rsid w:val="00AB1E7A"/>
    <w:rsid w:val="00AB22E5"/>
    <w:rsid w:val="00AB5610"/>
    <w:rsid w:val="00AB5B11"/>
    <w:rsid w:val="00AB65DB"/>
    <w:rsid w:val="00AC2A16"/>
    <w:rsid w:val="00AD70FB"/>
    <w:rsid w:val="00AE0FEE"/>
    <w:rsid w:val="00AE22DA"/>
    <w:rsid w:val="00AE3D0F"/>
    <w:rsid w:val="00AE5A22"/>
    <w:rsid w:val="00AE5FC8"/>
    <w:rsid w:val="00AE6399"/>
    <w:rsid w:val="00AF0FD6"/>
    <w:rsid w:val="00AF3AE4"/>
    <w:rsid w:val="00B0120F"/>
    <w:rsid w:val="00B020FD"/>
    <w:rsid w:val="00B0381F"/>
    <w:rsid w:val="00B07AD6"/>
    <w:rsid w:val="00B10B16"/>
    <w:rsid w:val="00B10BFD"/>
    <w:rsid w:val="00B12F10"/>
    <w:rsid w:val="00B1482E"/>
    <w:rsid w:val="00B31204"/>
    <w:rsid w:val="00B36745"/>
    <w:rsid w:val="00B37A7B"/>
    <w:rsid w:val="00B4550B"/>
    <w:rsid w:val="00B471A0"/>
    <w:rsid w:val="00B558A2"/>
    <w:rsid w:val="00B61A31"/>
    <w:rsid w:val="00B62D4F"/>
    <w:rsid w:val="00B64FCA"/>
    <w:rsid w:val="00B67BEB"/>
    <w:rsid w:val="00B70E4E"/>
    <w:rsid w:val="00B715A2"/>
    <w:rsid w:val="00B72A99"/>
    <w:rsid w:val="00B72BB7"/>
    <w:rsid w:val="00B75560"/>
    <w:rsid w:val="00B75666"/>
    <w:rsid w:val="00B76443"/>
    <w:rsid w:val="00B81D70"/>
    <w:rsid w:val="00B91959"/>
    <w:rsid w:val="00BA10EE"/>
    <w:rsid w:val="00BA3ED8"/>
    <w:rsid w:val="00BB015A"/>
    <w:rsid w:val="00BB1501"/>
    <w:rsid w:val="00BB4411"/>
    <w:rsid w:val="00BB492F"/>
    <w:rsid w:val="00BB540A"/>
    <w:rsid w:val="00BB6D85"/>
    <w:rsid w:val="00BC4CE8"/>
    <w:rsid w:val="00BC5E55"/>
    <w:rsid w:val="00BC6074"/>
    <w:rsid w:val="00BE1608"/>
    <w:rsid w:val="00BF48D0"/>
    <w:rsid w:val="00BF4E58"/>
    <w:rsid w:val="00BF4F9D"/>
    <w:rsid w:val="00BF6031"/>
    <w:rsid w:val="00BF6C5C"/>
    <w:rsid w:val="00C042A8"/>
    <w:rsid w:val="00C054F6"/>
    <w:rsid w:val="00C0586B"/>
    <w:rsid w:val="00C07623"/>
    <w:rsid w:val="00C10B5B"/>
    <w:rsid w:val="00C10D64"/>
    <w:rsid w:val="00C22DEE"/>
    <w:rsid w:val="00C22EBA"/>
    <w:rsid w:val="00C3021C"/>
    <w:rsid w:val="00C31AD8"/>
    <w:rsid w:val="00C331B2"/>
    <w:rsid w:val="00C36879"/>
    <w:rsid w:val="00C425A9"/>
    <w:rsid w:val="00C45BBE"/>
    <w:rsid w:val="00C474BE"/>
    <w:rsid w:val="00C51613"/>
    <w:rsid w:val="00C51F68"/>
    <w:rsid w:val="00C53238"/>
    <w:rsid w:val="00C55DC8"/>
    <w:rsid w:val="00C62A70"/>
    <w:rsid w:val="00C71D84"/>
    <w:rsid w:val="00C73C55"/>
    <w:rsid w:val="00C75626"/>
    <w:rsid w:val="00C76C7F"/>
    <w:rsid w:val="00C815F4"/>
    <w:rsid w:val="00C8220E"/>
    <w:rsid w:val="00C84AFE"/>
    <w:rsid w:val="00C91037"/>
    <w:rsid w:val="00C97CDC"/>
    <w:rsid w:val="00CA029B"/>
    <w:rsid w:val="00CA2F6C"/>
    <w:rsid w:val="00CA4C6D"/>
    <w:rsid w:val="00CA628B"/>
    <w:rsid w:val="00CB495D"/>
    <w:rsid w:val="00CB4EB0"/>
    <w:rsid w:val="00CB5DC0"/>
    <w:rsid w:val="00CB67B9"/>
    <w:rsid w:val="00CC0623"/>
    <w:rsid w:val="00CC2D5F"/>
    <w:rsid w:val="00CC6000"/>
    <w:rsid w:val="00CC7BE0"/>
    <w:rsid w:val="00CD115E"/>
    <w:rsid w:val="00CD30D6"/>
    <w:rsid w:val="00CD4ABD"/>
    <w:rsid w:val="00CD681B"/>
    <w:rsid w:val="00CD6BD4"/>
    <w:rsid w:val="00CD749E"/>
    <w:rsid w:val="00CD7821"/>
    <w:rsid w:val="00CE0EEF"/>
    <w:rsid w:val="00CE65D5"/>
    <w:rsid w:val="00CF1B99"/>
    <w:rsid w:val="00D0553C"/>
    <w:rsid w:val="00D0615C"/>
    <w:rsid w:val="00D0683B"/>
    <w:rsid w:val="00D123EC"/>
    <w:rsid w:val="00D2170D"/>
    <w:rsid w:val="00D244F5"/>
    <w:rsid w:val="00D25067"/>
    <w:rsid w:val="00D258D3"/>
    <w:rsid w:val="00D26547"/>
    <w:rsid w:val="00D33140"/>
    <w:rsid w:val="00D4002D"/>
    <w:rsid w:val="00D4248C"/>
    <w:rsid w:val="00D44F2A"/>
    <w:rsid w:val="00D45855"/>
    <w:rsid w:val="00D466BB"/>
    <w:rsid w:val="00D575E2"/>
    <w:rsid w:val="00D666F3"/>
    <w:rsid w:val="00D678BB"/>
    <w:rsid w:val="00D70A7A"/>
    <w:rsid w:val="00D72619"/>
    <w:rsid w:val="00D7603E"/>
    <w:rsid w:val="00D776B6"/>
    <w:rsid w:val="00D92606"/>
    <w:rsid w:val="00D9552D"/>
    <w:rsid w:val="00D96EDB"/>
    <w:rsid w:val="00D97148"/>
    <w:rsid w:val="00DA0EB8"/>
    <w:rsid w:val="00DA3EB6"/>
    <w:rsid w:val="00DA4F37"/>
    <w:rsid w:val="00DB4BF5"/>
    <w:rsid w:val="00DC3DEF"/>
    <w:rsid w:val="00DC448B"/>
    <w:rsid w:val="00DC49B0"/>
    <w:rsid w:val="00DC5816"/>
    <w:rsid w:val="00DD1444"/>
    <w:rsid w:val="00DD2CB7"/>
    <w:rsid w:val="00DD6D26"/>
    <w:rsid w:val="00DD7641"/>
    <w:rsid w:val="00DE2F93"/>
    <w:rsid w:val="00DE5C0A"/>
    <w:rsid w:val="00DF0F79"/>
    <w:rsid w:val="00DF119D"/>
    <w:rsid w:val="00DF25A6"/>
    <w:rsid w:val="00DF49B7"/>
    <w:rsid w:val="00E011BF"/>
    <w:rsid w:val="00E01A1B"/>
    <w:rsid w:val="00E06B1F"/>
    <w:rsid w:val="00E1042A"/>
    <w:rsid w:val="00E114BC"/>
    <w:rsid w:val="00E17868"/>
    <w:rsid w:val="00E278CE"/>
    <w:rsid w:val="00E3551A"/>
    <w:rsid w:val="00E429E2"/>
    <w:rsid w:val="00E513D3"/>
    <w:rsid w:val="00E54598"/>
    <w:rsid w:val="00E56C7D"/>
    <w:rsid w:val="00E6126E"/>
    <w:rsid w:val="00E61CBD"/>
    <w:rsid w:val="00E63D4F"/>
    <w:rsid w:val="00E7304E"/>
    <w:rsid w:val="00E742C6"/>
    <w:rsid w:val="00E74401"/>
    <w:rsid w:val="00E75254"/>
    <w:rsid w:val="00E92E65"/>
    <w:rsid w:val="00EA0A73"/>
    <w:rsid w:val="00EB10A8"/>
    <w:rsid w:val="00EB1B64"/>
    <w:rsid w:val="00EB5A17"/>
    <w:rsid w:val="00EB63FD"/>
    <w:rsid w:val="00EC1974"/>
    <w:rsid w:val="00EC5331"/>
    <w:rsid w:val="00EC63DA"/>
    <w:rsid w:val="00ED0A04"/>
    <w:rsid w:val="00ED1F1D"/>
    <w:rsid w:val="00ED5CD1"/>
    <w:rsid w:val="00EF082D"/>
    <w:rsid w:val="00EF112F"/>
    <w:rsid w:val="00EF17CF"/>
    <w:rsid w:val="00EF2DE4"/>
    <w:rsid w:val="00EF64BA"/>
    <w:rsid w:val="00F03966"/>
    <w:rsid w:val="00F16E9F"/>
    <w:rsid w:val="00F20178"/>
    <w:rsid w:val="00F201B7"/>
    <w:rsid w:val="00F21359"/>
    <w:rsid w:val="00F23826"/>
    <w:rsid w:val="00F25554"/>
    <w:rsid w:val="00F25F69"/>
    <w:rsid w:val="00F367B7"/>
    <w:rsid w:val="00F3747E"/>
    <w:rsid w:val="00F40CB1"/>
    <w:rsid w:val="00F4145F"/>
    <w:rsid w:val="00F41FBF"/>
    <w:rsid w:val="00F421FA"/>
    <w:rsid w:val="00F444CB"/>
    <w:rsid w:val="00F46C4F"/>
    <w:rsid w:val="00F51FE6"/>
    <w:rsid w:val="00F523EE"/>
    <w:rsid w:val="00F52678"/>
    <w:rsid w:val="00F52790"/>
    <w:rsid w:val="00F530F6"/>
    <w:rsid w:val="00F609E7"/>
    <w:rsid w:val="00F61734"/>
    <w:rsid w:val="00F61FEF"/>
    <w:rsid w:val="00F64C47"/>
    <w:rsid w:val="00F65FD1"/>
    <w:rsid w:val="00F728CC"/>
    <w:rsid w:val="00F821BB"/>
    <w:rsid w:val="00F83386"/>
    <w:rsid w:val="00F877E3"/>
    <w:rsid w:val="00F90630"/>
    <w:rsid w:val="00F90FFB"/>
    <w:rsid w:val="00F93E2F"/>
    <w:rsid w:val="00F978DD"/>
    <w:rsid w:val="00F97B4E"/>
    <w:rsid w:val="00FA00BE"/>
    <w:rsid w:val="00FA682B"/>
    <w:rsid w:val="00FB00AB"/>
    <w:rsid w:val="00FB15FA"/>
    <w:rsid w:val="00FB6813"/>
    <w:rsid w:val="00FC3B87"/>
    <w:rsid w:val="00FC6EF8"/>
    <w:rsid w:val="00FD0D9E"/>
    <w:rsid w:val="00FD53D4"/>
    <w:rsid w:val="00FD6B80"/>
    <w:rsid w:val="00FD6CF4"/>
    <w:rsid w:val="00FE0D1C"/>
    <w:rsid w:val="00FE1C7C"/>
    <w:rsid w:val="00FE436B"/>
    <w:rsid w:val="00FE67B6"/>
    <w:rsid w:val="00FE7438"/>
    <w:rsid w:val="00FF01F6"/>
    <w:rsid w:val="00FF0471"/>
    <w:rsid w:val="00FF2603"/>
    <w:rsid w:val="00FF3F8B"/>
    <w:rsid w:val="00FF52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BA2E7"/>
  <w15:chartTrackingRefBased/>
  <w15:docId w15:val="{054A5AB4-679A-434E-8E58-2630276D5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B9F"/>
    <w:rPr>
      <w:rFonts w:ascii="Times New Roman" w:eastAsia="Times New Roman" w:hAnsi="Times New Roman" w:cs="Times New Roman"/>
      <w:lang w:eastAsia="en-GB"/>
    </w:rPr>
  </w:style>
  <w:style w:type="paragraph" w:styleId="Heading1">
    <w:name w:val="heading 1"/>
    <w:basedOn w:val="Normal"/>
    <w:link w:val="Heading1Char"/>
    <w:uiPriority w:val="9"/>
    <w:qFormat/>
    <w:rsid w:val="00B4550B"/>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B4550B"/>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B4550B"/>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50B"/>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B4550B"/>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B4550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B4550B"/>
    <w:pPr>
      <w:spacing w:before="100" w:beforeAutospacing="1" w:after="100" w:afterAutospacing="1"/>
    </w:pPr>
  </w:style>
  <w:style w:type="character" w:customStyle="1" w:styleId="apple-tab-span">
    <w:name w:val="apple-tab-span"/>
    <w:basedOn w:val="DefaultParagraphFont"/>
    <w:rsid w:val="00B4550B"/>
  </w:style>
  <w:style w:type="character" w:styleId="Hyperlink">
    <w:name w:val="Hyperlink"/>
    <w:basedOn w:val="DefaultParagraphFont"/>
    <w:uiPriority w:val="99"/>
    <w:unhideWhenUsed/>
    <w:rsid w:val="00B4550B"/>
    <w:rPr>
      <w:color w:val="0000FF"/>
      <w:u w:val="single"/>
    </w:rPr>
  </w:style>
  <w:style w:type="character" w:customStyle="1" w:styleId="TitleChar">
    <w:name w:val="Title Char"/>
    <w:basedOn w:val="DefaultParagraphFont"/>
    <w:link w:val="Title"/>
    <w:uiPriority w:val="10"/>
    <w:rsid w:val="0027008C"/>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27008C"/>
    <w:pPr>
      <w:contextualSpacing/>
    </w:pPr>
    <w:rPr>
      <w:rFonts w:asciiTheme="majorHAnsi" w:eastAsiaTheme="majorEastAsia" w:hAnsiTheme="majorHAnsi" w:cstheme="majorBidi"/>
      <w:spacing w:val="-10"/>
      <w:kern w:val="28"/>
      <w:sz w:val="56"/>
      <w:szCs w:val="56"/>
      <w:lang w:eastAsia="en-US"/>
    </w:rPr>
  </w:style>
  <w:style w:type="character" w:customStyle="1" w:styleId="TitleChar1">
    <w:name w:val="Title Char1"/>
    <w:basedOn w:val="DefaultParagraphFont"/>
    <w:uiPriority w:val="10"/>
    <w:rsid w:val="0027008C"/>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27008C"/>
    <w:rPr>
      <w:i/>
      <w:iCs/>
    </w:rPr>
  </w:style>
  <w:style w:type="paragraph" w:styleId="ListParagraph">
    <w:name w:val="List Paragraph"/>
    <w:basedOn w:val="Normal"/>
    <w:uiPriority w:val="34"/>
    <w:qFormat/>
    <w:rsid w:val="0027008C"/>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27008C"/>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27008C"/>
  </w:style>
  <w:style w:type="paragraph" w:styleId="Header">
    <w:name w:val="header"/>
    <w:basedOn w:val="Normal"/>
    <w:link w:val="HeaderChar"/>
    <w:uiPriority w:val="99"/>
    <w:unhideWhenUsed/>
    <w:rsid w:val="0027008C"/>
    <w:pPr>
      <w:tabs>
        <w:tab w:val="center" w:pos="4680"/>
        <w:tab w:val="right" w:pos="9360"/>
      </w:tabs>
    </w:pPr>
    <w:rPr>
      <w:rFonts w:asciiTheme="minorHAnsi" w:eastAsiaTheme="minorHAnsi" w:hAnsiTheme="minorHAnsi" w:cstheme="minorBidi"/>
      <w:lang w:eastAsia="en-US"/>
    </w:rPr>
  </w:style>
  <w:style w:type="character" w:customStyle="1" w:styleId="HeaderChar1">
    <w:name w:val="Header Char1"/>
    <w:basedOn w:val="DefaultParagraphFont"/>
    <w:uiPriority w:val="99"/>
    <w:semiHidden/>
    <w:rsid w:val="0027008C"/>
  </w:style>
  <w:style w:type="character" w:customStyle="1" w:styleId="FooterChar">
    <w:name w:val="Footer Char"/>
    <w:basedOn w:val="DefaultParagraphFont"/>
    <w:link w:val="Footer"/>
    <w:uiPriority w:val="99"/>
    <w:rsid w:val="0027008C"/>
  </w:style>
  <w:style w:type="paragraph" w:styleId="Footer">
    <w:name w:val="footer"/>
    <w:basedOn w:val="Normal"/>
    <w:link w:val="FooterChar"/>
    <w:uiPriority w:val="99"/>
    <w:unhideWhenUsed/>
    <w:rsid w:val="0027008C"/>
    <w:pPr>
      <w:tabs>
        <w:tab w:val="center" w:pos="4680"/>
        <w:tab w:val="right" w:pos="9360"/>
      </w:tabs>
    </w:pPr>
    <w:rPr>
      <w:rFonts w:asciiTheme="minorHAnsi" w:eastAsiaTheme="minorHAnsi" w:hAnsiTheme="minorHAnsi" w:cstheme="minorBidi"/>
      <w:lang w:eastAsia="en-US"/>
    </w:rPr>
  </w:style>
  <w:style w:type="character" w:customStyle="1" w:styleId="FooterChar1">
    <w:name w:val="Footer Char1"/>
    <w:basedOn w:val="DefaultParagraphFont"/>
    <w:uiPriority w:val="99"/>
    <w:semiHidden/>
    <w:rsid w:val="0027008C"/>
  </w:style>
  <w:style w:type="character" w:styleId="PlaceholderText">
    <w:name w:val="Placeholder Text"/>
    <w:basedOn w:val="DefaultParagraphFont"/>
    <w:uiPriority w:val="99"/>
    <w:semiHidden/>
    <w:rsid w:val="0027008C"/>
    <w:rPr>
      <w:color w:val="808080"/>
    </w:rPr>
  </w:style>
  <w:style w:type="paragraph" w:styleId="FootnoteText">
    <w:name w:val="footnote text"/>
    <w:basedOn w:val="Normal"/>
    <w:link w:val="FootnoteTextChar"/>
    <w:uiPriority w:val="99"/>
    <w:semiHidden/>
    <w:unhideWhenUsed/>
    <w:rsid w:val="0027008C"/>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27008C"/>
    <w:rPr>
      <w:sz w:val="20"/>
      <w:szCs w:val="20"/>
    </w:rPr>
  </w:style>
  <w:style w:type="character" w:styleId="FootnoteReference">
    <w:name w:val="footnote reference"/>
    <w:basedOn w:val="DefaultParagraphFont"/>
    <w:uiPriority w:val="99"/>
    <w:semiHidden/>
    <w:unhideWhenUsed/>
    <w:rsid w:val="0027008C"/>
    <w:rPr>
      <w:vertAlign w:val="superscript"/>
    </w:rPr>
  </w:style>
  <w:style w:type="character" w:styleId="FollowedHyperlink">
    <w:name w:val="FollowedHyperlink"/>
    <w:basedOn w:val="DefaultParagraphFont"/>
    <w:uiPriority w:val="99"/>
    <w:semiHidden/>
    <w:unhideWhenUsed/>
    <w:rsid w:val="0027008C"/>
    <w:rPr>
      <w:color w:val="954F72" w:themeColor="followedHyperlink"/>
      <w:u w:val="single"/>
    </w:rPr>
  </w:style>
  <w:style w:type="character" w:customStyle="1" w:styleId="UnresolvedMention1">
    <w:name w:val="Unresolved Mention1"/>
    <w:basedOn w:val="DefaultParagraphFont"/>
    <w:uiPriority w:val="99"/>
    <w:semiHidden/>
    <w:unhideWhenUsed/>
    <w:rsid w:val="0027008C"/>
    <w:rPr>
      <w:color w:val="605E5C"/>
      <w:shd w:val="clear" w:color="auto" w:fill="E1DFDD"/>
    </w:rPr>
  </w:style>
  <w:style w:type="paragraph" w:styleId="BalloonText">
    <w:name w:val="Balloon Text"/>
    <w:basedOn w:val="Normal"/>
    <w:link w:val="BalloonTextChar"/>
    <w:uiPriority w:val="99"/>
    <w:semiHidden/>
    <w:unhideWhenUsed/>
    <w:rsid w:val="0027008C"/>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27008C"/>
    <w:rPr>
      <w:rFonts w:ascii="Segoe UI" w:hAnsi="Segoe UI" w:cs="Segoe UI"/>
      <w:sz w:val="18"/>
      <w:szCs w:val="18"/>
    </w:rPr>
  </w:style>
  <w:style w:type="character" w:styleId="CommentReference">
    <w:name w:val="annotation reference"/>
    <w:basedOn w:val="DefaultParagraphFont"/>
    <w:uiPriority w:val="99"/>
    <w:semiHidden/>
    <w:unhideWhenUsed/>
    <w:rsid w:val="0027008C"/>
    <w:rPr>
      <w:sz w:val="16"/>
      <w:szCs w:val="16"/>
    </w:rPr>
  </w:style>
  <w:style w:type="paragraph" w:styleId="CommentText">
    <w:name w:val="annotation text"/>
    <w:basedOn w:val="Normal"/>
    <w:link w:val="CommentTextChar"/>
    <w:uiPriority w:val="99"/>
    <w:semiHidden/>
    <w:unhideWhenUsed/>
    <w:rsid w:val="0027008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27008C"/>
    <w:rPr>
      <w:sz w:val="20"/>
      <w:szCs w:val="20"/>
    </w:rPr>
  </w:style>
  <w:style w:type="paragraph" w:styleId="CommentSubject">
    <w:name w:val="annotation subject"/>
    <w:basedOn w:val="CommentText"/>
    <w:next w:val="CommentText"/>
    <w:link w:val="CommentSubjectChar"/>
    <w:uiPriority w:val="99"/>
    <w:semiHidden/>
    <w:unhideWhenUsed/>
    <w:rsid w:val="0027008C"/>
    <w:rPr>
      <w:b/>
      <w:bCs/>
    </w:rPr>
  </w:style>
  <w:style w:type="character" w:customStyle="1" w:styleId="CommentSubjectChar">
    <w:name w:val="Comment Subject Char"/>
    <w:basedOn w:val="CommentTextChar"/>
    <w:link w:val="CommentSubject"/>
    <w:uiPriority w:val="99"/>
    <w:semiHidden/>
    <w:rsid w:val="0027008C"/>
    <w:rPr>
      <w:b/>
      <w:bCs/>
      <w:sz w:val="20"/>
      <w:szCs w:val="20"/>
    </w:rPr>
  </w:style>
  <w:style w:type="paragraph" w:styleId="TOCHeading">
    <w:name w:val="TOC Heading"/>
    <w:basedOn w:val="Heading1"/>
    <w:next w:val="Normal"/>
    <w:uiPriority w:val="39"/>
    <w:unhideWhenUsed/>
    <w:qFormat/>
    <w:rsid w:val="0027008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27008C"/>
    <w:pPr>
      <w:spacing w:before="120" w:line="259" w:lineRule="auto"/>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27008C"/>
    <w:pPr>
      <w:spacing w:before="120" w:line="259" w:lineRule="auto"/>
      <w:ind w:left="22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27008C"/>
    <w:pPr>
      <w:spacing w:line="259" w:lineRule="auto"/>
      <w:ind w:left="44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27008C"/>
    <w:pPr>
      <w:spacing w:line="259" w:lineRule="auto"/>
      <w:ind w:left="66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semiHidden/>
    <w:unhideWhenUsed/>
    <w:rsid w:val="0027008C"/>
    <w:pPr>
      <w:spacing w:line="259" w:lineRule="auto"/>
      <w:ind w:left="88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semiHidden/>
    <w:unhideWhenUsed/>
    <w:rsid w:val="0027008C"/>
    <w:pPr>
      <w:spacing w:line="259" w:lineRule="auto"/>
      <w:ind w:left="11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semiHidden/>
    <w:unhideWhenUsed/>
    <w:rsid w:val="0027008C"/>
    <w:pPr>
      <w:spacing w:line="259" w:lineRule="auto"/>
      <w:ind w:left="132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semiHidden/>
    <w:unhideWhenUsed/>
    <w:rsid w:val="0027008C"/>
    <w:pPr>
      <w:spacing w:line="259" w:lineRule="auto"/>
      <w:ind w:left="154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semiHidden/>
    <w:unhideWhenUsed/>
    <w:rsid w:val="0027008C"/>
    <w:pPr>
      <w:spacing w:line="259" w:lineRule="auto"/>
      <w:ind w:left="1760"/>
    </w:pPr>
    <w:rPr>
      <w:rFonts w:asciiTheme="minorHAnsi" w:eastAsiaTheme="minorHAnsi" w:hAnsiTheme="minorHAnsi" w:cstheme="minorHAnsi"/>
      <w:sz w:val="20"/>
      <w:szCs w:val="20"/>
      <w:lang w:eastAsia="en-US"/>
    </w:rPr>
  </w:style>
  <w:style w:type="character" w:styleId="PageNumber">
    <w:name w:val="page number"/>
    <w:basedOn w:val="DefaultParagraphFont"/>
    <w:uiPriority w:val="99"/>
    <w:semiHidden/>
    <w:unhideWhenUsed/>
    <w:rsid w:val="0027008C"/>
  </w:style>
  <w:style w:type="paragraph" w:styleId="Revision">
    <w:name w:val="Revision"/>
    <w:hidden/>
    <w:uiPriority w:val="99"/>
    <w:semiHidden/>
    <w:rsid w:val="0027008C"/>
    <w:rPr>
      <w:sz w:val="22"/>
      <w:szCs w:val="22"/>
    </w:rPr>
  </w:style>
  <w:style w:type="character" w:styleId="UnresolvedMention">
    <w:name w:val="Unresolved Mention"/>
    <w:basedOn w:val="DefaultParagraphFont"/>
    <w:uiPriority w:val="99"/>
    <w:semiHidden/>
    <w:unhideWhenUsed/>
    <w:rsid w:val="007410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77659">
      <w:bodyDiv w:val="1"/>
      <w:marLeft w:val="0"/>
      <w:marRight w:val="0"/>
      <w:marTop w:val="0"/>
      <w:marBottom w:val="0"/>
      <w:divBdr>
        <w:top w:val="none" w:sz="0" w:space="0" w:color="auto"/>
        <w:left w:val="none" w:sz="0" w:space="0" w:color="auto"/>
        <w:bottom w:val="none" w:sz="0" w:space="0" w:color="auto"/>
        <w:right w:val="none" w:sz="0" w:space="0" w:color="auto"/>
      </w:divBdr>
    </w:div>
    <w:div w:id="195584634">
      <w:bodyDiv w:val="1"/>
      <w:marLeft w:val="0"/>
      <w:marRight w:val="0"/>
      <w:marTop w:val="0"/>
      <w:marBottom w:val="0"/>
      <w:divBdr>
        <w:top w:val="none" w:sz="0" w:space="0" w:color="auto"/>
        <w:left w:val="none" w:sz="0" w:space="0" w:color="auto"/>
        <w:bottom w:val="none" w:sz="0" w:space="0" w:color="auto"/>
        <w:right w:val="none" w:sz="0" w:space="0" w:color="auto"/>
      </w:divBdr>
    </w:div>
    <w:div w:id="234820928">
      <w:bodyDiv w:val="1"/>
      <w:marLeft w:val="0"/>
      <w:marRight w:val="0"/>
      <w:marTop w:val="0"/>
      <w:marBottom w:val="0"/>
      <w:divBdr>
        <w:top w:val="none" w:sz="0" w:space="0" w:color="auto"/>
        <w:left w:val="none" w:sz="0" w:space="0" w:color="auto"/>
        <w:bottom w:val="none" w:sz="0" w:space="0" w:color="auto"/>
        <w:right w:val="none" w:sz="0" w:space="0" w:color="auto"/>
      </w:divBdr>
    </w:div>
    <w:div w:id="288049256">
      <w:bodyDiv w:val="1"/>
      <w:marLeft w:val="0"/>
      <w:marRight w:val="0"/>
      <w:marTop w:val="0"/>
      <w:marBottom w:val="0"/>
      <w:divBdr>
        <w:top w:val="none" w:sz="0" w:space="0" w:color="auto"/>
        <w:left w:val="none" w:sz="0" w:space="0" w:color="auto"/>
        <w:bottom w:val="none" w:sz="0" w:space="0" w:color="auto"/>
        <w:right w:val="none" w:sz="0" w:space="0" w:color="auto"/>
      </w:divBdr>
    </w:div>
    <w:div w:id="492573549">
      <w:bodyDiv w:val="1"/>
      <w:marLeft w:val="0"/>
      <w:marRight w:val="0"/>
      <w:marTop w:val="0"/>
      <w:marBottom w:val="0"/>
      <w:divBdr>
        <w:top w:val="none" w:sz="0" w:space="0" w:color="auto"/>
        <w:left w:val="none" w:sz="0" w:space="0" w:color="auto"/>
        <w:bottom w:val="none" w:sz="0" w:space="0" w:color="auto"/>
        <w:right w:val="none" w:sz="0" w:space="0" w:color="auto"/>
      </w:divBdr>
    </w:div>
    <w:div w:id="601228372">
      <w:bodyDiv w:val="1"/>
      <w:marLeft w:val="0"/>
      <w:marRight w:val="0"/>
      <w:marTop w:val="0"/>
      <w:marBottom w:val="0"/>
      <w:divBdr>
        <w:top w:val="none" w:sz="0" w:space="0" w:color="auto"/>
        <w:left w:val="none" w:sz="0" w:space="0" w:color="auto"/>
        <w:bottom w:val="none" w:sz="0" w:space="0" w:color="auto"/>
        <w:right w:val="none" w:sz="0" w:space="0" w:color="auto"/>
      </w:divBdr>
    </w:div>
    <w:div w:id="1229652329">
      <w:bodyDiv w:val="1"/>
      <w:marLeft w:val="0"/>
      <w:marRight w:val="0"/>
      <w:marTop w:val="0"/>
      <w:marBottom w:val="0"/>
      <w:divBdr>
        <w:top w:val="none" w:sz="0" w:space="0" w:color="auto"/>
        <w:left w:val="none" w:sz="0" w:space="0" w:color="auto"/>
        <w:bottom w:val="none" w:sz="0" w:space="0" w:color="auto"/>
        <w:right w:val="none" w:sz="0" w:space="0" w:color="auto"/>
      </w:divBdr>
    </w:div>
    <w:div w:id="1472402400">
      <w:bodyDiv w:val="1"/>
      <w:marLeft w:val="0"/>
      <w:marRight w:val="0"/>
      <w:marTop w:val="0"/>
      <w:marBottom w:val="0"/>
      <w:divBdr>
        <w:top w:val="none" w:sz="0" w:space="0" w:color="auto"/>
        <w:left w:val="none" w:sz="0" w:space="0" w:color="auto"/>
        <w:bottom w:val="none" w:sz="0" w:space="0" w:color="auto"/>
        <w:right w:val="none" w:sz="0" w:space="0" w:color="auto"/>
      </w:divBdr>
    </w:div>
    <w:div w:id="1613903144">
      <w:bodyDiv w:val="1"/>
      <w:marLeft w:val="0"/>
      <w:marRight w:val="0"/>
      <w:marTop w:val="0"/>
      <w:marBottom w:val="0"/>
      <w:divBdr>
        <w:top w:val="none" w:sz="0" w:space="0" w:color="auto"/>
        <w:left w:val="none" w:sz="0" w:space="0" w:color="auto"/>
        <w:bottom w:val="none" w:sz="0" w:space="0" w:color="auto"/>
        <w:right w:val="none" w:sz="0" w:space="0" w:color="auto"/>
      </w:divBdr>
    </w:div>
    <w:div w:id="1775635409">
      <w:bodyDiv w:val="1"/>
      <w:marLeft w:val="0"/>
      <w:marRight w:val="0"/>
      <w:marTop w:val="0"/>
      <w:marBottom w:val="0"/>
      <w:divBdr>
        <w:top w:val="none" w:sz="0" w:space="0" w:color="auto"/>
        <w:left w:val="none" w:sz="0" w:space="0" w:color="auto"/>
        <w:bottom w:val="none" w:sz="0" w:space="0" w:color="auto"/>
        <w:right w:val="none" w:sz="0" w:space="0" w:color="auto"/>
      </w:divBdr>
    </w:div>
    <w:div w:id="191034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k.mathworks.com/matlabcentral/fileexchange/89907-food-web-analysis-toolbo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Emanuele-Giacomuzzo/Data_aggregatio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38558-639C-E440-BD02-2E6B1383E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5</Pages>
  <Words>26318</Words>
  <Characters>150019</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872</cp:revision>
  <dcterms:created xsi:type="dcterms:W3CDTF">2021-04-07T08:41:00Z</dcterms:created>
  <dcterms:modified xsi:type="dcterms:W3CDTF">2021-04-1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ies>
</file>